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6145" w:rsidRDefault="007B6145" w:rsidP="007B6145">
      <w:pPr>
        <w:pStyle w:val="Heading1"/>
        <w:rPr>
          <w:ins w:id="0" w:author="aguthals" w:date="2013-02-14T09:33:00Z"/>
        </w:rPr>
      </w:pPr>
      <w:ins w:id="1" w:author="aguthals" w:date="2013-02-14T09:33:00Z">
        <w:r w:rsidRPr="00E37CE3">
          <w:t>Supplementary Material</w:t>
        </w:r>
        <w:r>
          <w:t>s</w:t>
        </w:r>
      </w:ins>
    </w:p>
    <w:p w:rsidR="007B6145" w:rsidRDefault="007B6145" w:rsidP="007B6145">
      <w:pPr>
        <w:pStyle w:val="Heading2"/>
        <w:rPr>
          <w:ins w:id="2" w:author="aguthals" w:date="2013-02-14T09:33:00Z"/>
        </w:rPr>
      </w:pPr>
      <w:ins w:id="3" w:author="aguthals" w:date="2013-02-14T09:33:00Z">
        <w:r>
          <w:t>MS-GFDB Search Parameters For 6-protein Data</w:t>
        </w:r>
      </w:ins>
    </w:p>
    <w:p w:rsidR="007B6145" w:rsidRDefault="007B6145" w:rsidP="007B6145">
      <w:pPr>
        <w:rPr>
          <w:ins w:id="4" w:author="aguthals" w:date="2013-02-14T09:33:00Z"/>
        </w:rPr>
      </w:pPr>
      <w:ins w:id="5" w:author="aguthals" w:date="2013-02-14T09:33:00Z">
        <w:r>
          <w:t xml:space="preserve">Raw MS/MS spectra from all digests except </w:t>
        </w:r>
        <w:proofErr w:type="spellStart"/>
        <w:r>
          <w:t>CNBr</w:t>
        </w:r>
        <w:proofErr w:type="spellEnd"/>
        <w:r>
          <w:t xml:space="preserve"> were searched with MS-GFDB</w:t>
        </w:r>
        <w:r>
          <w:fldChar w:fldCharType="begin" w:fldLock="1"/>
        </w:r>
      </w:ins>
      <w:r>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1&lt;/sup&gt;" }, "properties" : { "noteIndex" : 0 }, "schema" : "https://github.com/citation-style-language/schema/raw/master/csl-citation.json" }</w:instrText>
      </w:r>
      <w:ins w:id="6" w:author="aguthals" w:date="2013-02-14T09:33:00Z">
        <w:r>
          <w:fldChar w:fldCharType="separate"/>
        </w:r>
      </w:ins>
      <w:r w:rsidRPr="007B6145">
        <w:rPr>
          <w:noProof/>
          <w:vertAlign w:val="superscript"/>
        </w:rPr>
        <w:t>1</w:t>
      </w:r>
      <w:ins w:id="7" w:author="aguthals" w:date="2013-02-14T09:33:00Z">
        <w:r>
          <w:fldChar w:fldCharType="end"/>
        </w:r>
        <w:r>
          <w:t xml:space="preserve"> v7747 using the following parameters: </w:t>
        </w:r>
        <w:proofErr w:type="spellStart"/>
        <w:r w:rsidRPr="006063D2">
          <w:t>carbamidomethylation</w:t>
        </w:r>
        <w:proofErr w:type="spellEnd"/>
        <w:r w:rsidRPr="006063D2">
          <w:t xml:space="preserve"> (+57 Da) protecting group</w:t>
        </w:r>
      </w:ins>
      <w:ins w:id="8" w:author="aguthals" w:date="2013-02-21T16:36:00Z">
        <w:r w:rsidR="00A92335">
          <w:t xml:space="preserve"> on </w:t>
        </w:r>
        <w:proofErr w:type="spellStart"/>
        <w:r w:rsidR="00A92335">
          <w:t>cysteins</w:t>
        </w:r>
      </w:ins>
      <w:proofErr w:type="spellEnd"/>
      <w:ins w:id="9" w:author="aguthals" w:date="2013-02-14T09:33:00Z">
        <w:r w:rsidRPr="006063D2">
          <w:t xml:space="preserve">, </w:t>
        </w:r>
        <w:r>
          <w:t>one</w:t>
        </w:r>
        <w:r w:rsidRPr="006063D2">
          <w:t xml:space="preserve"> allowed </w:t>
        </w:r>
        <w:r w:rsidRPr="006063D2">
          <w:rPr>
            <w:vertAlign w:val="superscript"/>
          </w:rPr>
          <w:t>13</w:t>
        </w:r>
        <w:r w:rsidRPr="006063D2">
          <w:t>C,</w:t>
        </w:r>
        <w:r>
          <w:t xml:space="preserve"> one allowed non-enzymatic termini, specific</w:t>
        </w:r>
        <w:r w:rsidRPr="006063D2">
          <w:t xml:space="preserve"> protease</w:t>
        </w:r>
        <w:r>
          <w:t xml:space="preserve"> (</w:t>
        </w:r>
        <w:proofErr w:type="spellStart"/>
        <w:r>
          <w:t>Tyrp</w:t>
        </w:r>
        <w:proofErr w:type="spellEnd"/>
        <w:r>
          <w:t xml:space="preserve">, chymotrypsin, </w:t>
        </w:r>
        <w:proofErr w:type="spellStart"/>
        <w:r>
          <w:t>LysC</w:t>
        </w:r>
        <w:proofErr w:type="spellEnd"/>
        <w:r>
          <w:t xml:space="preserve">, </w:t>
        </w:r>
        <w:proofErr w:type="spellStart"/>
        <w:r>
          <w:t>GluC</w:t>
        </w:r>
        <w:proofErr w:type="spellEnd"/>
        <w:r>
          <w:t xml:space="preserve">, </w:t>
        </w:r>
        <w:proofErr w:type="spellStart"/>
        <w:r>
          <w:t>AspN</w:t>
        </w:r>
        <w:proofErr w:type="spellEnd"/>
        <w:r>
          <w:t xml:space="preserve">, or </w:t>
        </w:r>
        <w:proofErr w:type="spellStart"/>
        <w:r>
          <w:t>ArgC</w:t>
        </w:r>
        <w:proofErr w:type="spellEnd"/>
        <w:r>
          <w:t xml:space="preserve">), </w:t>
        </w:r>
        <w:r w:rsidRPr="006063D2">
          <w:t>high accuracy LTQ instrument ID</w:t>
        </w:r>
        <w:r>
          <w:t>, 30 ppm parent mass tolerance, and</w:t>
        </w:r>
        <w:r w:rsidRPr="00FF0BB5">
          <w:t xml:space="preserve"> </w:t>
        </w:r>
        <w:r>
          <w:t xml:space="preserve">target-decoy </w:t>
        </w:r>
      </w:ins>
      <w:ins w:id="10" w:author="aguthals" w:date="2013-02-21T13:43:00Z">
        <w:r w:rsidR="006018F7">
          <w:t>used for FDR calculation</w:t>
        </w:r>
      </w:ins>
      <w:ins w:id="11" w:author="aguthals" w:date="2013-02-14T09:33:00Z">
        <w:r>
          <w:t>. Considered modifications were: M/W+16 (Oxidation), N-terminal Q-17 (</w:t>
        </w:r>
        <w:proofErr w:type="spellStart"/>
        <w:r>
          <w:t>Pyroglutamate</w:t>
        </w:r>
        <w:proofErr w:type="spellEnd"/>
        <w:r>
          <w:t xml:space="preserve"> formation), and N+1 (</w:t>
        </w:r>
        <w:proofErr w:type="spellStart"/>
        <w:r>
          <w:t>Deamidation</w:t>
        </w:r>
        <w:proofErr w:type="spellEnd"/>
        <w:r>
          <w:t xml:space="preserve">). For the </w:t>
        </w:r>
        <w:proofErr w:type="spellStart"/>
        <w:r>
          <w:t>CNBr</w:t>
        </w:r>
        <w:proofErr w:type="spellEnd"/>
        <w:r>
          <w:t xml:space="preserve"> digest, the same parameters were used except the non-specific protease option was specified along with 2 allowed non-enzymatic termini. </w:t>
        </w:r>
        <w:proofErr w:type="spellStart"/>
        <w:r>
          <w:t>CNBr</w:t>
        </w:r>
        <w:proofErr w:type="spellEnd"/>
        <w:r>
          <w:t xml:space="preserve"> searches also optionally considered the known modificat</w:t>
        </w:r>
        <w:r w:rsidR="00A92335">
          <w:t>ions M/V-30 (</w:t>
        </w:r>
        <w:proofErr w:type="spellStart"/>
        <w:r w:rsidR="00A92335">
          <w:t>homoserine</w:t>
        </w:r>
        <w:proofErr w:type="spellEnd"/>
        <w:r w:rsidR="00A92335">
          <w:t>) and M</w:t>
        </w:r>
        <w:r>
          <w:t>-48 (</w:t>
        </w:r>
        <w:proofErr w:type="spellStart"/>
        <w:r>
          <w:t>homoserine</w:t>
        </w:r>
        <w:proofErr w:type="spellEnd"/>
        <w:r>
          <w:t xml:space="preserve"> lactone). The appropriate fragmentation methods were also set (pair and triplet searches invoked the “</w:t>
        </w:r>
        <w:r w:rsidRPr="000916E5">
          <w:t>Merge spectra from the same precursor</w:t>
        </w:r>
        <w:r>
          <w:t>” parameter).</w:t>
        </w:r>
      </w:ins>
    </w:p>
    <w:p w:rsidR="007B6145" w:rsidRDefault="007B6145" w:rsidP="007B6145">
      <w:pPr>
        <w:pStyle w:val="TAMainText"/>
        <w:ind w:firstLine="0"/>
        <w:rPr>
          <w:ins w:id="12" w:author="aguthals" w:date="2013-02-14T09:33:00Z"/>
          <w:rFonts w:eastAsiaTheme="majorEastAsia" w:cstheme="minorHAnsi"/>
        </w:rPr>
      </w:pPr>
      <w:ins w:id="13" w:author="aguthals" w:date="2013-02-14T09:33:00Z">
        <w:r>
          <w:tab/>
        </w:r>
        <w:r w:rsidRPr="006063D2">
          <w:t>To accurately compute FDR for spectrum IDs, a large</w:t>
        </w:r>
        <w:r>
          <w:t>r</w:t>
        </w:r>
        <w:r w:rsidRPr="006063D2">
          <w:t xml:space="preserve"> decoy database was appended to </w:t>
        </w:r>
        <w:r>
          <w:t>the small 6-protein database</w:t>
        </w:r>
        <w:r w:rsidRPr="006063D2">
          <w:t xml:space="preserve">. </w:t>
        </w:r>
        <w:r>
          <w:t>The merged database consisted</w:t>
        </w:r>
        <w:r w:rsidRPr="006063D2">
          <w:t xml:space="preserve"> of the reference sequences for the six target proteins, </w:t>
        </w:r>
        <w:r w:rsidRPr="006063D2">
          <w:rPr>
            <w:rFonts w:eastAsiaTheme="majorEastAsia" w:cstheme="minorHAnsi"/>
          </w:rPr>
          <w:t xml:space="preserve">common laboratory contaminants, </w:t>
        </w:r>
        <w:proofErr w:type="spellStart"/>
        <w:r w:rsidRPr="006063D2">
          <w:rPr>
            <w:rFonts w:eastAsiaTheme="majorEastAsia" w:cstheme="minorHAnsi"/>
          </w:rPr>
          <w:t>proteolytic</w:t>
        </w:r>
        <w:proofErr w:type="spellEnd"/>
        <w:r w:rsidRPr="006063D2">
          <w:rPr>
            <w:rFonts w:eastAsiaTheme="majorEastAsia" w:cstheme="minorHAnsi"/>
          </w:rPr>
          <w:t xml:space="preserve"> enzymes used, and the full proteome of Drosophila melanogaster (including isoforms and excluding fragments</w:t>
        </w:r>
        <w:r>
          <w:rPr>
            <w:rFonts w:eastAsiaTheme="majorEastAsia" w:cstheme="minorHAnsi"/>
          </w:rPr>
          <w:t>, total size of 17MB</w:t>
        </w:r>
        <w:r w:rsidRPr="006063D2">
          <w:rPr>
            <w:rFonts w:eastAsiaTheme="majorEastAsia" w:cstheme="minorHAnsi"/>
          </w:rPr>
          <w:t xml:space="preserve">) downloaded from the </w:t>
        </w:r>
        <w:proofErr w:type="spellStart"/>
        <w:r w:rsidRPr="006063D2">
          <w:rPr>
            <w:rFonts w:eastAsiaTheme="majorEastAsia" w:cstheme="minorHAnsi"/>
          </w:rPr>
          <w:t>UniProt</w:t>
        </w:r>
        <w:proofErr w:type="spellEnd"/>
        <w:r w:rsidRPr="006063D2">
          <w:rPr>
            <w:rFonts w:eastAsiaTheme="majorEastAsia" w:cstheme="minorHAnsi"/>
          </w:rPr>
          <w:t xml:space="preserve"> web site on July 16, 2010</w:t>
        </w:r>
        <w:r>
          <w:rPr>
            <w:rFonts w:eastAsiaTheme="majorEastAsia" w:cstheme="minorHAnsi"/>
          </w:rPr>
          <w:fldChar w:fldCharType="begin" w:fldLock="1"/>
        </w:r>
      </w:ins>
      <w:r>
        <w:rPr>
          <w:rFonts w:eastAsiaTheme="majorEastAsia" w:cstheme="minorHAnsi"/>
        </w:rPr>
        <w:instrText>ADDIN CSL_CITATION { "citationItems" : [ { "id" : "ITEM-1", "itemData" : { "abstract" : "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http://www.uniprot.org) or downloaded in several formats (ftp://ftp.uniprot.org/pub). New releases are published every two weeks.", "author" : [ { "dropping-particle" : "", "family" : "Bairoch", "given" : "Amos", "non-dropping-particle" : "", "parse-names" : false, "suffix" : "" }, { "dropping-particle" : "", "family" : "Apweiler", "given" : "Rolf", "non-dropping-particle" : "", "parse-names" : false, "suffix" : "" }, { "dropping-particle" : "", "family" : "Wu", "given" : "Cathy H", "non-dropping-particle" : "", "parse-names" : false, "suffix" : "" }, { "dropping-particle" : "", "family" : "Barker", "given" : "Winona C", "non-dropping-particle" : "", "parse-names" : false, "suffix" : "" }, { "dropping-particle" : "", "family" : "Boeckmann", "given" : "Brigitte", "non-dropping-particle" : "", "parse-names" : false, "suffix" : "" }, { "dropping-particle" : "", "family" : "Ferro", "given" : "Serenella", "non-dropping-particle" : "", "parse-names" : false, "suffix" : "" }, { "dropping-particle" : "", "family" : "Gasteiger", "given" : "Elisabeth", "non-dropping-particle" : "", "parse-names" : false, "suffix" : "" }, { "dropping-particle" : "", "family" : "Huang", "given" : "Hongzhan", "non-dropping-particle" : "", "parse-names" : false, "suffix" : "" }, { "dropping-particle" : "", "family" : "Lopez", "given" : "Rodrigo", "non-dropping-particle" : "", "parse-names" : false, "suffix" : "" }, { "dropping-particle" : "", "family" : "Magrane", "given" : "Michele", "non-dropping-particle" : "", "parse-names" : false, "suffix" : "" }, { "dropping-particle" : "", "family" : "Martin", "given" : "Maria J", "non-dropping-particle" : "", "parse-names" : false, "suffix" : "" }, { "dropping-particle" : "", "family" : "Natale", "given" : "Darren A", "non-dropping-particle" : "", "parse-names" : false, "suffix" : "" }, { "dropping-particle" : "", "family" : "O'Donovan", "given" : "Claire", "non-dropping-particle" : "", "parse-names" : false, "suffix" : "" }, { "dropping-particle" : "", "family" : "Redaschi", "given" : "Nicole", "non-dropping-particle" : "", "parse-names" : false, "suffix" : "" }, { "dropping-particle" : "", "family" : "Yeh", "given" : "Lai-Su L", "non-dropping-particle" : "", "parse-names" : false, "suffix" : "" } ], "container-title" : "Nucleic Acids Research", "id" : "ITEM-1", "issue" : "Database issue", "issued" : { "date-parts" : [ [ "2008" ] ] }, "page" : "D190-D195", "publisher" : "Oxford University Press", "title" : "The Universal Protein Resource (UniProt)", "type" : "article-journal", "volume" : "35" }, "uris" : [ "http://www.mendeley.com/documents/?uuid=eded9054-c9ec-4f19-9388-e7e8dc5f14d1" ] } ], "mendeley" : { "previouslyFormattedCitation" : "&lt;sup&gt;2&lt;/sup&gt;" }, "properties" : { "noteIndex" : 0 }, "schema" : "https://github.com/citation-style-language/schema/raw/master/csl-citation.json" }</w:instrText>
      </w:r>
      <w:ins w:id="14" w:author="aguthals" w:date="2013-02-14T09:33:00Z">
        <w:r>
          <w:rPr>
            <w:rFonts w:eastAsiaTheme="majorEastAsia" w:cstheme="minorHAnsi"/>
          </w:rPr>
          <w:fldChar w:fldCharType="separate"/>
        </w:r>
      </w:ins>
      <w:r w:rsidRPr="007B6145">
        <w:rPr>
          <w:rFonts w:eastAsiaTheme="majorEastAsia" w:cstheme="minorHAnsi"/>
          <w:noProof/>
          <w:vertAlign w:val="superscript"/>
        </w:rPr>
        <w:t>2</w:t>
      </w:r>
      <w:ins w:id="15" w:author="aguthals" w:date="2013-02-14T09:33:00Z">
        <w:r>
          <w:rPr>
            <w:rFonts w:eastAsiaTheme="majorEastAsia" w:cstheme="minorHAnsi"/>
          </w:rPr>
          <w:fldChar w:fldCharType="end"/>
        </w:r>
        <w:r>
          <w:rPr>
            <w:rFonts w:eastAsiaTheme="majorEastAsia" w:cstheme="minorHAnsi"/>
          </w:rPr>
          <w:t>. S</w:t>
        </w:r>
        <w:r w:rsidRPr="006063D2">
          <w:rPr>
            <w:rFonts w:cstheme="minorHAnsi"/>
          </w:rPr>
          <w:t>pectra were then separated by precursor charge (2, 3, and 4 or greater) and filtered by 1% spectrum-level FDR where any hit to a Drosophila sequence was considered a false positive.</w:t>
        </w:r>
      </w:ins>
    </w:p>
    <w:p w:rsidR="007B6145" w:rsidRDefault="007B6145" w:rsidP="007B6145">
      <w:pPr>
        <w:pStyle w:val="Heading2"/>
        <w:rPr>
          <w:ins w:id="16" w:author="aguthals" w:date="2013-02-14T09:33:00Z"/>
        </w:rPr>
      </w:pPr>
      <w:proofErr w:type="spellStart"/>
      <w:ins w:id="17" w:author="aguthals" w:date="2013-02-14T09:33:00Z">
        <w:r w:rsidRPr="00DC6306">
          <w:lastRenderedPageBreak/>
          <w:t>PepNovo</w:t>
        </w:r>
        <w:proofErr w:type="spellEnd"/>
        <w:r w:rsidRPr="00DC6306">
          <w:t>+ Training Procedure</w:t>
        </w:r>
        <w:r>
          <w:t>s</w:t>
        </w:r>
      </w:ins>
    </w:p>
    <w:p w:rsidR="007B6145" w:rsidRDefault="007B6145" w:rsidP="007B6145">
      <w:pPr>
        <w:pStyle w:val="TAMainText"/>
        <w:ind w:firstLine="0"/>
        <w:rPr>
          <w:ins w:id="18" w:author="aguthals" w:date="2013-02-14T09:33:00Z"/>
        </w:rPr>
      </w:pPr>
      <w:ins w:id="19" w:author="aguthals" w:date="2013-02-14T09:33:00Z">
        <w:r>
          <w:t>High resolution ETD and HCD data were generated in conjunction with the 2011 ABRF-</w:t>
        </w:r>
        <w:proofErr w:type="spellStart"/>
        <w:r>
          <w:t>iPRG</w:t>
        </w:r>
        <w:proofErr w:type="spellEnd"/>
        <w:r>
          <w:t xml:space="preserve"> study on SCX fractions from </w:t>
        </w:r>
        <w:r w:rsidRPr="00721D63">
          <w:t>the Lys-C digest of a yeast lysate</w:t>
        </w:r>
        <w:r>
          <w:t xml:space="preserve">. </w:t>
        </w:r>
        <w:r w:rsidRPr="003F3718">
          <w:rPr>
            <w:rFonts w:eastAsiaTheme="majorEastAsia"/>
            <w:bCs/>
            <w:szCs w:val="24"/>
          </w:rPr>
          <w:t xml:space="preserve">Aliquots from fractions 9-12 were used </w:t>
        </w:r>
        <w:r>
          <w:rPr>
            <w:rFonts w:eastAsiaTheme="majorEastAsia"/>
            <w:bCs/>
            <w:szCs w:val="24"/>
          </w:rPr>
          <w:t xml:space="preserve">to train </w:t>
        </w:r>
        <w:proofErr w:type="spellStart"/>
        <w:r>
          <w:rPr>
            <w:rFonts w:eastAsiaTheme="majorEastAsia"/>
            <w:bCs/>
            <w:szCs w:val="24"/>
          </w:rPr>
          <w:t>PepNovo</w:t>
        </w:r>
        <w:proofErr w:type="spellEnd"/>
        <w:r w:rsidRPr="003F3718">
          <w:rPr>
            <w:rFonts w:eastAsiaTheme="majorEastAsia"/>
            <w:bCs/>
            <w:szCs w:val="24"/>
            <w:vertAlign w:val="superscript"/>
          </w:rPr>
          <w:t>+</w:t>
        </w:r>
        <w:r>
          <w:rPr>
            <w:rFonts w:eastAsiaTheme="majorEastAsia"/>
            <w:bCs/>
            <w:szCs w:val="24"/>
          </w:rPr>
          <w:t xml:space="preserve"> models</w:t>
        </w:r>
        <w:r w:rsidRPr="003F3718">
          <w:rPr>
            <w:rFonts w:eastAsiaTheme="majorEastAsia"/>
            <w:bCs/>
            <w:szCs w:val="24"/>
          </w:rPr>
          <w:t>. An aliquot of fraction 10 was used in the 2011 ABRF-</w:t>
        </w:r>
        <w:proofErr w:type="spellStart"/>
        <w:r w:rsidRPr="003F3718">
          <w:rPr>
            <w:rFonts w:eastAsiaTheme="majorEastAsia"/>
            <w:bCs/>
            <w:szCs w:val="24"/>
          </w:rPr>
          <w:t>iPRG</w:t>
        </w:r>
        <w:proofErr w:type="spellEnd"/>
        <w:r w:rsidRPr="003F3718">
          <w:rPr>
            <w:rFonts w:eastAsiaTheme="majorEastAsia"/>
            <w:bCs/>
            <w:szCs w:val="24"/>
          </w:rPr>
          <w:t xml:space="preserve"> study. </w:t>
        </w:r>
        <w:r w:rsidRPr="00481127">
          <w:t>The data wer</w:t>
        </w:r>
        <w:r>
          <w:t xml:space="preserve">e obtained on the same instrument as the 6 protein mixture data set. The </w:t>
        </w:r>
        <w:proofErr w:type="spellStart"/>
        <w:r>
          <w:t>iPRG</w:t>
        </w:r>
        <w:proofErr w:type="spellEnd"/>
        <w:r>
          <w:t xml:space="preserve"> dataset was collected with the same mass spectrometer parameters described in the main methods section except CID was not performed, the top 6 precursors were fragmented, the dynamic exclusion time was 50 sec, and the instrument had not yet been upgraded to the generation 2 ion optics. The LC gradient was also shallower. </w:t>
        </w:r>
        <w:r w:rsidRPr="00721D63">
          <w:t>The 133 min run time 0.1% formic acid/acetonitrile gradient eluted peptides with ~10-20 sec chromatographic peak widths using the following steps: load at 3%B; elute with 5-35%B in 90 min, elute with 35-90%B in 10 min; wash at 90%B for 9 min.</w:t>
        </w:r>
        <w:r>
          <w:t xml:space="preserve"> </w:t>
        </w:r>
        <w:r>
          <w:rPr>
            <w:rFonts w:cs="Arial"/>
            <w:szCs w:val="24"/>
          </w:rPr>
          <w:t xml:space="preserve">The original data files and a table detailing the LC gradient mass spectrometer acquisition </w:t>
        </w:r>
        <w:r w:rsidRPr="00756E8B">
          <w:rPr>
            <w:rFonts w:cs="Arial"/>
            <w:szCs w:val="24"/>
          </w:rPr>
          <w:t xml:space="preserve">may be downloaded from </w:t>
        </w:r>
      </w:ins>
      <w:ins w:id="20" w:author="aguthals" w:date="2013-02-21T13:54:00Z">
        <w:r w:rsidR="00A452FF">
          <w:rPr>
            <w:rFonts w:eastAsiaTheme="majorEastAsia"/>
            <w:color w:val="1F497D"/>
            <w:szCs w:val="24"/>
          </w:rPr>
          <w:fldChar w:fldCharType="begin"/>
        </w:r>
        <w:r w:rsidR="00A452FF">
          <w:rPr>
            <w:rFonts w:eastAsiaTheme="majorEastAsia"/>
            <w:color w:val="1F497D"/>
            <w:szCs w:val="24"/>
          </w:rPr>
          <w:instrText xml:space="preserve"> HYPERLINK "</w:instrText>
        </w:r>
      </w:ins>
      <w:ins w:id="21" w:author="aguthals" w:date="2013-02-14T09:33:00Z">
        <w:r w:rsidR="00A452FF" w:rsidRPr="00A452FF">
          <w:rPr>
            <w:rFonts w:eastAsiaTheme="majorEastAsia"/>
            <w:color w:val="1F497D"/>
            <w:szCs w:val="24"/>
            <w:rPrChange w:id="22" w:author="aguthals" w:date="2013-02-21T13:54:00Z">
              <w:rPr>
                <w:rStyle w:val="Hyperlink"/>
                <w:rFonts w:eastAsiaTheme="majorEastAsia"/>
                <w:szCs w:val="24"/>
              </w:rPr>
            </w:rPrChange>
          </w:rPr>
          <w:instrText>ftp://ftp.broadinstitute.org/distribution/proteomics/public_datasets/Guthals_JPR_201</w:instrText>
        </w:r>
      </w:ins>
      <w:ins w:id="23" w:author="aguthals" w:date="2013-02-21T13:54:00Z">
        <w:r w:rsidR="00A452FF" w:rsidRPr="00A452FF">
          <w:rPr>
            <w:rFonts w:eastAsiaTheme="majorEastAsia"/>
            <w:color w:val="1F497D"/>
            <w:szCs w:val="24"/>
            <w:rPrChange w:id="24" w:author="aguthals" w:date="2013-02-21T13:54:00Z">
              <w:rPr>
                <w:rStyle w:val="Hyperlink"/>
                <w:rFonts w:eastAsiaTheme="majorEastAsia"/>
                <w:szCs w:val="24"/>
              </w:rPr>
            </w:rPrChange>
          </w:rPr>
          <w:instrText>3</w:instrText>
        </w:r>
      </w:ins>
      <w:ins w:id="25" w:author="aguthals" w:date="2013-02-14T09:33:00Z">
        <w:r w:rsidR="00A452FF" w:rsidRPr="00A452FF">
          <w:rPr>
            <w:rFonts w:eastAsiaTheme="majorEastAsia"/>
            <w:color w:val="1F497D"/>
            <w:szCs w:val="24"/>
            <w:rPrChange w:id="26" w:author="aguthals" w:date="2013-02-21T13:54:00Z">
              <w:rPr>
                <w:rStyle w:val="Hyperlink"/>
                <w:rFonts w:eastAsiaTheme="majorEastAsia"/>
                <w:szCs w:val="24"/>
              </w:rPr>
            </w:rPrChange>
          </w:rPr>
          <w:instrText>.</w:instrText>
        </w:r>
      </w:ins>
      <w:ins w:id="27" w:author="aguthals" w:date="2013-02-21T13:54:00Z">
        <w:r w:rsidR="00A452FF">
          <w:rPr>
            <w:rFonts w:eastAsiaTheme="majorEastAsia"/>
            <w:color w:val="1F497D"/>
            <w:szCs w:val="24"/>
          </w:rPr>
          <w:instrText xml:space="preserve">" </w:instrText>
        </w:r>
        <w:r w:rsidR="00A452FF">
          <w:rPr>
            <w:rFonts w:eastAsiaTheme="majorEastAsia"/>
            <w:color w:val="1F497D"/>
            <w:szCs w:val="24"/>
          </w:rPr>
          <w:fldChar w:fldCharType="separate"/>
        </w:r>
      </w:ins>
      <w:ins w:id="28" w:author="aguthals" w:date="2013-02-14T09:33:00Z">
        <w:r w:rsidR="00A452FF" w:rsidRPr="00B13B59">
          <w:rPr>
            <w:rStyle w:val="Hyperlink"/>
            <w:rFonts w:eastAsiaTheme="majorEastAsia"/>
            <w:szCs w:val="24"/>
            <w:rPrChange w:id="29" w:author="aguthals" w:date="2013-02-21T13:54:00Z">
              <w:rPr>
                <w:rStyle w:val="Hyperlink"/>
                <w:rFonts w:eastAsiaTheme="majorEastAsia"/>
                <w:szCs w:val="24"/>
              </w:rPr>
            </w:rPrChange>
          </w:rPr>
          <w:t>ftp://ftp.broadinstitute.org/distribution/proteomics/public_datasets/Guthals_JPR_201</w:t>
        </w:r>
      </w:ins>
      <w:ins w:id="30" w:author="aguthals" w:date="2013-02-21T13:54:00Z">
        <w:r w:rsidR="00A452FF" w:rsidRPr="00B13B59">
          <w:rPr>
            <w:rStyle w:val="Hyperlink"/>
            <w:rFonts w:eastAsiaTheme="majorEastAsia"/>
            <w:szCs w:val="24"/>
            <w:rPrChange w:id="31" w:author="aguthals" w:date="2013-02-21T13:54:00Z">
              <w:rPr>
                <w:rStyle w:val="Hyperlink"/>
                <w:rFonts w:eastAsiaTheme="majorEastAsia"/>
                <w:szCs w:val="24"/>
              </w:rPr>
            </w:rPrChange>
          </w:rPr>
          <w:t>3</w:t>
        </w:r>
      </w:ins>
      <w:ins w:id="32" w:author="aguthals" w:date="2013-02-14T09:33:00Z">
        <w:r w:rsidR="00A452FF" w:rsidRPr="00B13B59">
          <w:rPr>
            <w:rStyle w:val="Hyperlink"/>
            <w:rFonts w:eastAsiaTheme="majorEastAsia"/>
            <w:szCs w:val="24"/>
            <w:rPrChange w:id="33" w:author="aguthals" w:date="2013-02-21T13:54:00Z">
              <w:rPr>
                <w:rStyle w:val="Hyperlink"/>
                <w:rFonts w:eastAsiaTheme="majorEastAsia"/>
                <w:szCs w:val="24"/>
              </w:rPr>
            </w:rPrChange>
          </w:rPr>
          <w:t>.</w:t>
        </w:r>
      </w:ins>
      <w:ins w:id="34" w:author="aguthals" w:date="2013-02-21T13:54:00Z">
        <w:r w:rsidR="00A452FF">
          <w:rPr>
            <w:rFonts w:eastAsiaTheme="majorEastAsia"/>
            <w:color w:val="1F497D"/>
            <w:szCs w:val="24"/>
          </w:rPr>
          <w:fldChar w:fldCharType="end"/>
        </w:r>
      </w:ins>
    </w:p>
    <w:p w:rsidR="007B6145" w:rsidRDefault="007B6145" w:rsidP="007B6145">
      <w:pPr>
        <w:pStyle w:val="TAMainText"/>
        <w:ind w:firstLine="0"/>
        <w:rPr>
          <w:ins w:id="35" w:author="aguthals" w:date="2013-02-14T09:33:00Z"/>
        </w:rPr>
      </w:pPr>
    </w:p>
    <w:p w:rsidR="007B6145" w:rsidRPr="00721D63" w:rsidRDefault="007B6145" w:rsidP="007B6145">
      <w:pPr>
        <w:pStyle w:val="TAMainText"/>
        <w:ind w:firstLine="0"/>
        <w:rPr>
          <w:ins w:id="36" w:author="aguthals" w:date="2013-02-14T09:33:00Z"/>
        </w:rPr>
      </w:pPr>
      <w:ins w:id="37" w:author="aguthals" w:date="2013-02-14T09:33:00Z">
        <w:r>
          <w:t xml:space="preserve"> </w:t>
        </w:r>
      </w:ins>
      <w:ins w:id="38" w:author="aguthals" w:date="2013-02-21T16:36:00Z">
        <w:r w:rsidR="00A92335">
          <w:t xml:space="preserve">Data used to train </w:t>
        </w:r>
        <w:proofErr w:type="spellStart"/>
        <w:r w:rsidR="00A92335">
          <w:t>PepNovo</w:t>
        </w:r>
        <w:proofErr w:type="spellEnd"/>
        <w:r w:rsidR="00A92335" w:rsidRPr="00A92335">
          <w:rPr>
            <w:vertAlign w:val="superscript"/>
            <w:rPrChange w:id="39" w:author="aguthals" w:date="2013-02-21T16:37:00Z">
              <w:rPr/>
            </w:rPrChange>
          </w:rPr>
          <w:t>+</w:t>
        </w:r>
        <w:r w:rsidR="00A92335">
          <w:t xml:space="preserve"> models</w:t>
        </w:r>
      </w:ins>
      <w:ins w:id="40" w:author="aguthals" w:date="2013-02-14T09:33:00Z">
        <w:r w:rsidRPr="00721D63">
          <w:t>:</w:t>
        </w:r>
      </w:ins>
    </w:p>
    <w:p w:rsidR="007B6145" w:rsidRDefault="007B6145" w:rsidP="007B6145">
      <w:pPr>
        <w:pStyle w:val="TAMainText"/>
        <w:ind w:firstLine="0"/>
        <w:rPr>
          <w:ins w:id="41" w:author="aguthals" w:date="2013-02-14T09:33:00Z"/>
        </w:rPr>
      </w:pPr>
      <w:ins w:id="42" w:author="aguthals" w:date="2013-02-14T09:33:00Z">
        <w:r w:rsidRPr="00721D63">
          <w:tab/>
          <w:t xml:space="preserve">The undigested Saccharomyces </w:t>
        </w:r>
        <w:proofErr w:type="spellStart"/>
        <w:r w:rsidRPr="00721D63">
          <w:t>cerevisiae</w:t>
        </w:r>
        <w:proofErr w:type="spellEnd"/>
        <w:r w:rsidRPr="00721D63">
          <w:t xml:space="preserve"> lysate, Reference Material (RM) 8323, was obtained from the National Institute of Standards and Technology (NIST) and is described at</w:t>
        </w:r>
      </w:ins>
      <w:ins w:id="43" w:author="aguthals" w:date="2013-02-21T16:39:00Z">
        <w:r w:rsidR="00A92335">
          <w:t xml:space="preserve"> </w:t>
        </w:r>
      </w:ins>
      <w:ins w:id="44" w:author="aguthals" w:date="2013-02-21T16:38:00Z">
        <w:r w:rsidR="00A92335">
          <w:fldChar w:fldCharType="begin"/>
        </w:r>
        <w:r w:rsidR="00A92335">
          <w:instrText xml:space="preserve"> HYPERLINK "https://www-s.nist.gov/srmors/view_report.cfm?srm=8323" </w:instrText>
        </w:r>
        <w:r w:rsidR="00A92335">
          <w:fldChar w:fldCharType="separate"/>
        </w:r>
        <w:r w:rsidR="00A92335" w:rsidRPr="00A92335">
          <w:rPr>
            <w:rStyle w:val="Hyperlink"/>
          </w:rPr>
          <w:t>https://www-s.nist.gov/srmors/view_report.cfm?srm=8323</w:t>
        </w:r>
        <w:r w:rsidR="00A92335">
          <w:fldChar w:fldCharType="end"/>
        </w:r>
      </w:ins>
      <w:ins w:id="45" w:author="aguthals" w:date="2013-02-14T09:33:00Z">
        <w:r w:rsidRPr="00721D63">
          <w:t xml:space="preserve">.  The S. </w:t>
        </w:r>
        <w:proofErr w:type="spellStart"/>
        <w:r w:rsidRPr="00721D63">
          <w:t>cerevisiae</w:t>
        </w:r>
        <w:proofErr w:type="spellEnd"/>
        <w:r w:rsidRPr="00721D63">
          <w:t xml:space="preserve">, strain BY4741, was grown at Boston </w:t>
        </w:r>
        <w:proofErr w:type="spellStart"/>
        <w:r w:rsidRPr="00721D63">
          <w:t>Biochem</w:t>
        </w:r>
        <w:proofErr w:type="spellEnd"/>
        <w:r w:rsidRPr="00721D63">
          <w:t xml:space="preserve"> Inc. (Cambridge, MA) in rich (yeast peptone dextrose) medium and harvested by continuous-flow centrifugation. The cell pellet was then washed twice with ice-cold water, and lysed by incubation with ice-cold </w:t>
        </w:r>
        <w:proofErr w:type="spellStart"/>
        <w:r w:rsidRPr="00721D63">
          <w:t>trichloroacetic</w:t>
        </w:r>
        <w:proofErr w:type="spellEnd"/>
        <w:r w:rsidRPr="00721D63">
          <w:t xml:space="preserve"> acid (10 mL/L) in water for 1 h at 4 °C. The precipitate was collected by centrifugation, washed twice with 100 mL/L water in </w:t>
        </w:r>
        <w:r w:rsidRPr="00721D63">
          <w:lastRenderedPageBreak/>
          <w:t xml:space="preserve">acetone, and pelleted again. The lyophilized yeast lysate was homogenized at NIST through manual grinding. The ground yeast lysate powder was suspended in 50 </w:t>
        </w:r>
        <w:proofErr w:type="spellStart"/>
        <w:r w:rsidRPr="00721D63">
          <w:t>mM</w:t>
        </w:r>
        <w:proofErr w:type="spellEnd"/>
        <w:r w:rsidRPr="00721D63">
          <w:t xml:space="preserve"> ammonium bicarbonate containing 6 M urea, pH 7.85. After gently stirring at 5 ºC overnight, the yeast lysate solution was filtered through a 0.22 </w:t>
        </w:r>
        <w:proofErr w:type="spellStart"/>
        <w:r w:rsidRPr="00721D63">
          <w:t>μm</w:t>
        </w:r>
        <w:proofErr w:type="spellEnd"/>
        <w:r w:rsidRPr="00721D63">
          <w:t xml:space="preserve"> cellulose acetate filter. To remove urea from the yeast lysate solution, the solution was thoroughly dialyzed (6,000 Da to 8,000 Da cutoff) at 5 °C using 50 </w:t>
        </w:r>
        <w:proofErr w:type="spellStart"/>
        <w:r w:rsidRPr="00721D63">
          <w:t>mM</w:t>
        </w:r>
        <w:proofErr w:type="spellEnd"/>
        <w:r w:rsidRPr="00721D63">
          <w:t xml:space="preserve"> ammonium bicar</w:t>
        </w:r>
        <w:r>
          <w:t>bonate as the dialysis buffer.</w:t>
        </w:r>
      </w:ins>
    </w:p>
    <w:p w:rsidR="007B6145" w:rsidRDefault="007B6145" w:rsidP="007B6145">
      <w:pPr>
        <w:pStyle w:val="TAMainText"/>
        <w:ind w:firstLine="720"/>
        <w:rPr>
          <w:ins w:id="46" w:author="aguthals" w:date="2013-02-14T09:33:00Z"/>
        </w:rPr>
      </w:pPr>
      <w:ins w:id="47" w:author="aguthals" w:date="2013-02-14T09:33:00Z">
        <w:r w:rsidRPr="00721D63">
          <w:t xml:space="preserve">The </w:t>
        </w:r>
        <w:proofErr w:type="spellStart"/>
        <w:r w:rsidRPr="00721D63">
          <w:t>iPRG</w:t>
        </w:r>
        <w:proofErr w:type="spellEnd"/>
        <w:r w:rsidRPr="00721D63">
          <w:t xml:space="preserve"> started with 200 </w:t>
        </w:r>
        <w:proofErr w:type="spellStart"/>
        <w:r w:rsidRPr="00721D63">
          <w:t>ug</w:t>
        </w:r>
        <w:proofErr w:type="spellEnd"/>
        <w:r w:rsidRPr="00721D63">
          <w:t xml:space="preserve"> of frozen yeast lysate and vacuum centrifuged to almost dryness, then </w:t>
        </w:r>
        <w:proofErr w:type="spellStart"/>
        <w:r w:rsidRPr="00721D63">
          <w:t>resuspended</w:t>
        </w:r>
        <w:proofErr w:type="spellEnd"/>
        <w:r w:rsidRPr="00721D63">
          <w:t xml:space="preserve"> in 6M Guanidine </w:t>
        </w:r>
        <w:proofErr w:type="spellStart"/>
        <w:r w:rsidRPr="00721D63">
          <w:t>HCl</w:t>
        </w:r>
        <w:proofErr w:type="spellEnd"/>
        <w:r w:rsidRPr="00721D63">
          <w:t xml:space="preserve"> / 25mM ammonium bicarbonate (</w:t>
        </w:r>
        <w:proofErr w:type="spellStart"/>
        <w:r w:rsidRPr="00721D63">
          <w:t>AmBic</w:t>
        </w:r>
        <w:proofErr w:type="spellEnd"/>
        <w:r w:rsidRPr="00721D63">
          <w:t xml:space="preserve">), reduced with 2mM TCEP, then alkylated with 5mM </w:t>
        </w:r>
        <w:proofErr w:type="spellStart"/>
        <w:r w:rsidRPr="00721D63">
          <w:t>iodoacetamide</w:t>
        </w:r>
        <w:proofErr w:type="spellEnd"/>
        <w:r w:rsidRPr="00721D63">
          <w:t xml:space="preserve">.  After diluting to 3M Guanidine </w:t>
        </w:r>
        <w:proofErr w:type="spellStart"/>
        <w:r w:rsidRPr="00721D63">
          <w:t>HCl</w:t>
        </w:r>
        <w:proofErr w:type="spellEnd"/>
        <w:r w:rsidRPr="00721D63">
          <w:t xml:space="preserve">/25mM </w:t>
        </w:r>
        <w:proofErr w:type="spellStart"/>
        <w:r w:rsidRPr="00721D63">
          <w:t>AmBic</w:t>
        </w:r>
        <w:proofErr w:type="spellEnd"/>
        <w:r w:rsidRPr="00721D63">
          <w:t xml:space="preserve">, 8ug </w:t>
        </w:r>
        <w:proofErr w:type="spellStart"/>
        <w:r w:rsidRPr="00721D63">
          <w:t>LysC</w:t>
        </w:r>
        <w:proofErr w:type="spellEnd"/>
        <w:r w:rsidRPr="00721D63">
          <w:t xml:space="preserve"> (Wako) was added for overnight digestion, then further diluted to 2M Guanidine </w:t>
        </w:r>
        <w:proofErr w:type="spellStart"/>
        <w:r w:rsidRPr="00721D63">
          <w:t>HCl</w:t>
        </w:r>
        <w:proofErr w:type="spellEnd"/>
        <w:r w:rsidRPr="00721D63">
          <w:t xml:space="preserve">/25mM </w:t>
        </w:r>
        <w:proofErr w:type="spellStart"/>
        <w:r w:rsidRPr="00721D63">
          <w:t>AmBic</w:t>
        </w:r>
        <w:proofErr w:type="spellEnd"/>
        <w:r w:rsidRPr="00721D63">
          <w:t xml:space="preserve"> with an additional 4ug </w:t>
        </w:r>
        <w:proofErr w:type="spellStart"/>
        <w:r w:rsidRPr="00721D63">
          <w:t>LysC</w:t>
        </w:r>
        <w:proofErr w:type="spellEnd"/>
        <w:r w:rsidRPr="00721D63">
          <w:t xml:space="preserve"> (Roche) and digested overnight again.</w:t>
        </w:r>
      </w:ins>
    </w:p>
    <w:p w:rsidR="007B6145" w:rsidRDefault="007B6145" w:rsidP="007B6145">
      <w:pPr>
        <w:pStyle w:val="TAMainText"/>
        <w:ind w:firstLine="720"/>
        <w:rPr>
          <w:ins w:id="48" w:author="aguthals" w:date="2013-02-14T09:33:00Z"/>
        </w:rPr>
      </w:pPr>
      <w:ins w:id="49" w:author="aguthals" w:date="2013-02-14T09:33:00Z">
        <w:r w:rsidRPr="00721D63">
          <w:rPr>
            <w:bCs/>
          </w:rPr>
          <w:t xml:space="preserve">The Lys-C digest was desalted and fractionated by strong </w:t>
        </w:r>
        <w:proofErr w:type="spellStart"/>
        <w:r w:rsidRPr="00721D63">
          <w:rPr>
            <w:bCs/>
          </w:rPr>
          <w:t>cation</w:t>
        </w:r>
        <w:proofErr w:type="spellEnd"/>
        <w:r w:rsidRPr="00721D63">
          <w:rPr>
            <w:bCs/>
          </w:rPr>
          <w:t xml:space="preserve"> exchange (SCX) chromatography. The SCX separation was done using a </w:t>
        </w:r>
        <w:proofErr w:type="spellStart"/>
        <w:r w:rsidRPr="00721D63">
          <w:rPr>
            <w:bCs/>
          </w:rPr>
          <w:t>Polysulfoethyl</w:t>
        </w:r>
        <w:proofErr w:type="spellEnd"/>
        <w:r w:rsidRPr="00721D63">
          <w:rPr>
            <w:bCs/>
          </w:rPr>
          <w:t xml:space="preserve"> A column from </w:t>
        </w:r>
        <w:proofErr w:type="spellStart"/>
        <w:r w:rsidRPr="00721D63">
          <w:rPr>
            <w:bCs/>
          </w:rPr>
          <w:t>PolyLC</w:t>
        </w:r>
        <w:proofErr w:type="spellEnd"/>
        <w:r w:rsidRPr="00721D63">
          <w:rPr>
            <w:bCs/>
          </w:rPr>
          <w:t xml:space="preserve"> (200 x 2.1 mm, 5µm, pore size 200A), 13 peptide containing fractions were collected as the salt gradient went from 1-50% B in 40 min at 200 </w:t>
        </w:r>
        <w:proofErr w:type="spellStart"/>
        <w:r w:rsidRPr="00721D63">
          <w:rPr>
            <w:bCs/>
          </w:rPr>
          <w:t>ul</w:t>
        </w:r>
        <w:proofErr w:type="spellEnd"/>
        <w:r w:rsidRPr="00721D63">
          <w:rPr>
            <w:bCs/>
          </w:rPr>
          <w:t xml:space="preserve">/min. Buffer A: 10mM ammonium </w:t>
        </w:r>
        <w:proofErr w:type="spellStart"/>
        <w:r w:rsidRPr="00721D63">
          <w:rPr>
            <w:bCs/>
          </w:rPr>
          <w:t>formate</w:t>
        </w:r>
        <w:proofErr w:type="spellEnd"/>
        <w:r w:rsidRPr="00721D63">
          <w:rPr>
            <w:bCs/>
          </w:rPr>
          <w:t xml:space="preserve">, 25% acetonitrile, pH 3. </w:t>
        </w:r>
        <w:proofErr w:type="gramStart"/>
        <w:r w:rsidRPr="00721D63">
          <w:rPr>
            <w:bCs/>
          </w:rPr>
          <w:t xml:space="preserve">Buffer B: 500mM ammonium </w:t>
        </w:r>
        <w:proofErr w:type="spellStart"/>
        <w:r w:rsidRPr="00721D63">
          <w:rPr>
            <w:bCs/>
          </w:rPr>
          <w:t>formate</w:t>
        </w:r>
        <w:proofErr w:type="spellEnd"/>
        <w:r w:rsidRPr="00721D63">
          <w:rPr>
            <w:bCs/>
          </w:rPr>
          <w:t>, 25% acetonitrile, pH 6.8.</w:t>
        </w:r>
        <w:proofErr w:type="gramEnd"/>
        <w:r>
          <w:t xml:space="preserve"> A total of </w:t>
        </w:r>
        <w:r w:rsidRPr="0000702B">
          <w:t>9</w:t>
        </w:r>
        <w:r>
          <w:t>,</w:t>
        </w:r>
        <w:r w:rsidRPr="0000702B">
          <w:t xml:space="preserve">857 </w:t>
        </w:r>
        <w:r>
          <w:t>charge 2 PSMs (</w:t>
        </w:r>
        <w:r w:rsidRPr="00A17371">
          <w:t>8</w:t>
        </w:r>
        <w:r>
          <w:t>,</w:t>
        </w:r>
        <w:r w:rsidRPr="00A17371">
          <w:t xml:space="preserve">616 </w:t>
        </w:r>
        <w:r>
          <w:t xml:space="preserve">unique peptides) and </w:t>
        </w:r>
        <w:r w:rsidRPr="0000702B">
          <w:t>5</w:t>
        </w:r>
        <w:r>
          <w:t>,</w:t>
        </w:r>
        <w:r w:rsidRPr="0000702B">
          <w:t>506</w:t>
        </w:r>
        <w:r>
          <w:t xml:space="preserve"> charge 3 PSMs (</w:t>
        </w:r>
        <w:r w:rsidRPr="00A17371">
          <w:t>4</w:t>
        </w:r>
        <w:r>
          <w:t>,</w:t>
        </w:r>
        <w:r w:rsidRPr="00A17371">
          <w:t xml:space="preserve">907 </w:t>
        </w:r>
        <w:r>
          <w:t xml:space="preserve">unique peptides) were used to train the CID model. 58,892 charge 2 </w:t>
        </w:r>
        <w:proofErr w:type="spellStart"/>
        <w:r>
          <w:t>tryptic</w:t>
        </w:r>
        <w:proofErr w:type="spellEnd"/>
        <w:r>
          <w:t xml:space="preserve"> PSMs (12,704 unique peptides) and 5,980 charge 3 Lys-C PSMs (3,016 unique peptides) were used to train the HCD model. Finally, 5,849 charge 2 </w:t>
        </w:r>
        <w:proofErr w:type="spellStart"/>
        <w:r>
          <w:t>tryptic</w:t>
        </w:r>
        <w:proofErr w:type="spellEnd"/>
        <w:r>
          <w:t xml:space="preserve"> PSMs (5,252 unique peptides), 7,127 charge 3 Lys-C PSMs (3,741 unique peptides), and 4,203 charge 4 Lys-C PSMs (2,095 unique peptides) were used to train the ETD model. All MS/MS spectra were deconvoluted</w:t>
        </w:r>
        <w:r>
          <w:fldChar w:fldCharType="begin" w:fldLock="1"/>
        </w:r>
      </w:ins>
      <w: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3&lt;/sup&gt;" }, "properties" : { "noteIndex" : 0 }, "schema" : "https://github.com/citation-style-language/schema/raw/master/csl-citation.json" }</w:instrText>
      </w:r>
      <w:ins w:id="50" w:author="aguthals" w:date="2013-02-14T09:33:00Z">
        <w:r>
          <w:fldChar w:fldCharType="separate"/>
        </w:r>
      </w:ins>
      <w:r w:rsidRPr="007B6145">
        <w:rPr>
          <w:noProof/>
          <w:vertAlign w:val="superscript"/>
        </w:rPr>
        <w:t>3</w:t>
      </w:r>
      <w:ins w:id="51" w:author="aguthals" w:date="2013-02-14T09:33:00Z">
        <w:r>
          <w:fldChar w:fldCharType="end"/>
        </w:r>
        <w:r>
          <w:t xml:space="preserve"> prior to training. After training the models, </w:t>
        </w:r>
        <w:r>
          <w:lastRenderedPageBreak/>
          <w:t xml:space="preserve">performance was measured on the 6-protein data set for all enzymes in terms the percentage of observed breaks and explained score (metrics defined in manuscript). It was then determined that spectra from </w:t>
        </w:r>
        <w:proofErr w:type="spellStart"/>
        <w:r>
          <w:t>tryptic</w:t>
        </w:r>
        <w:proofErr w:type="spellEnd"/>
        <w:r>
          <w:t xml:space="preserve"> peptides </w:t>
        </w:r>
      </w:ins>
      <w:ins w:id="52" w:author="aguthals" w:date="2013-02-21T16:39:00Z">
        <w:r w:rsidR="00A92335">
          <w:t>yielded better scored spectra when training</w:t>
        </w:r>
      </w:ins>
      <w:ins w:id="53" w:author="aguthals" w:date="2013-02-14T09:33:00Z">
        <w:r>
          <w:t xml:space="preserve"> HCD and ETD charge 2 models while spectra from Lys-C peptides </w:t>
        </w:r>
      </w:ins>
      <w:ins w:id="54" w:author="aguthals" w:date="2013-02-21T16:39:00Z">
        <w:r w:rsidR="00A92335">
          <w:t xml:space="preserve">yielded better scored spectra when training </w:t>
        </w:r>
      </w:ins>
      <w:ins w:id="55" w:author="aguthals" w:date="2013-02-14T09:33:00Z">
        <w:r>
          <w:t xml:space="preserve">HCD charge </w:t>
        </w:r>
        <m:oMath>
          <m:r>
            <w:rPr>
              <w:rFonts w:ascii="Cambria Math" w:hAnsi="Cambria Math"/>
            </w:rPr>
            <m:t>≥</m:t>
          </m:r>
        </m:oMath>
        <w:r>
          <w:t xml:space="preserve"> 3 and ETD charge </w:t>
        </w:r>
        <m:oMath>
          <m:r>
            <w:rPr>
              <w:rFonts w:ascii="Cambria Math" w:hAnsi="Cambria Math"/>
            </w:rPr>
            <m:t>≥</m:t>
          </m:r>
        </m:oMath>
        <w:r>
          <w:t xml:space="preserve"> 3 models.</w:t>
        </w:r>
      </w:ins>
    </w:p>
    <w:p w:rsidR="007B6145" w:rsidRDefault="007B6145" w:rsidP="007B6145">
      <w:pPr>
        <w:rPr>
          <w:ins w:id="56" w:author="aguthals" w:date="2013-02-14T09:33:00Z"/>
        </w:rPr>
      </w:pPr>
      <w:ins w:id="57" w:author="aguthals" w:date="2013-02-14T09:33:00Z">
        <w:r>
          <w:tab/>
          <w:t xml:space="preserve">The following parameters were used by MS-GFDB: </w:t>
        </w:r>
        <w:proofErr w:type="spellStart"/>
        <w:r w:rsidRPr="006063D2">
          <w:t>carbamidomethylation</w:t>
        </w:r>
        <w:proofErr w:type="spellEnd"/>
        <w:r w:rsidRPr="006063D2">
          <w:t xml:space="preserve"> (+57 Da) protecting group, </w:t>
        </w:r>
      </w:ins>
      <w:ins w:id="58" w:author="aguthals" w:date="2013-02-21T13:42:00Z">
        <w:r w:rsidR="00B03AD3">
          <w:t>one</w:t>
        </w:r>
      </w:ins>
      <w:ins w:id="59" w:author="aguthals" w:date="2013-02-14T09:33:00Z">
        <w:r w:rsidRPr="006063D2">
          <w:t xml:space="preserve"> allowed </w:t>
        </w:r>
        <w:r w:rsidRPr="006063D2">
          <w:rPr>
            <w:vertAlign w:val="superscript"/>
          </w:rPr>
          <w:t>13</w:t>
        </w:r>
        <w:r w:rsidRPr="006063D2">
          <w:t xml:space="preserve">C, </w:t>
        </w:r>
        <w:r>
          <w:t>specific protease (</w:t>
        </w:r>
        <w:proofErr w:type="spellStart"/>
        <w:r>
          <w:t>Tryp</w:t>
        </w:r>
        <w:proofErr w:type="spellEnd"/>
        <w:r>
          <w:t xml:space="preserve"> or </w:t>
        </w:r>
        <w:proofErr w:type="spellStart"/>
        <w:r>
          <w:t>LysC</w:t>
        </w:r>
        <w:proofErr w:type="spellEnd"/>
        <w:r>
          <w:t xml:space="preserve">), one allowed non-enzymatic termini, </w:t>
        </w:r>
        <w:r w:rsidRPr="006063D2">
          <w:t>high accuracy LTQ instrument ID</w:t>
        </w:r>
        <w:r>
          <w:t xml:space="preserve">, 7 ppm (for </w:t>
        </w:r>
        <w:proofErr w:type="spellStart"/>
        <w:r>
          <w:t>Frese</w:t>
        </w:r>
        <w:proofErr w:type="spellEnd"/>
        <w:r>
          <w:t xml:space="preserve"> et al spectra) or 30 ppm (for remaining spectra) parent mass tolerance, target-decoy used for FDR calculation, CID, HCD, or ETD fragmentation method (depending on type of spectra), and the optional modifications M/W+16 (Oxidation),</w:t>
        </w:r>
        <w:r w:rsidRPr="000916E5">
          <w:t xml:space="preserve"> </w:t>
        </w:r>
        <w:r>
          <w:t>N-terminal Q-17 (</w:t>
        </w:r>
        <w:proofErr w:type="spellStart"/>
        <w:r>
          <w:t>Pyroglutamate</w:t>
        </w:r>
        <w:proofErr w:type="spellEnd"/>
        <w:r>
          <w:t xml:space="preserve"> formation), and N+1 (</w:t>
        </w:r>
        <w:proofErr w:type="spellStart"/>
        <w:r>
          <w:t>Deamidation</w:t>
        </w:r>
        <w:proofErr w:type="spellEnd"/>
        <w:r>
          <w:t xml:space="preserve">). The IPI human database v3.87 was used for spectra from human samples and the </w:t>
        </w:r>
        <w:proofErr w:type="spellStart"/>
        <w:r>
          <w:t>UniProt</w:t>
        </w:r>
        <w:proofErr w:type="spellEnd"/>
        <w:r>
          <w:t xml:space="preserve"> yeast database was used for remaining spectra.</w:t>
        </w:r>
      </w:ins>
    </w:p>
    <w:p w:rsidR="007B6145" w:rsidRDefault="007B6145" w:rsidP="007B6145">
      <w:pPr>
        <w:pStyle w:val="Heading2"/>
        <w:rPr>
          <w:ins w:id="60" w:author="aguthals" w:date="2013-02-14T09:33:00Z"/>
        </w:rPr>
      </w:pPr>
      <w:ins w:id="61" w:author="aguthals" w:date="2013-02-14T09:33:00Z">
        <w:r>
          <w:t>Clustering</w:t>
        </w:r>
      </w:ins>
    </w:p>
    <w:p w:rsidR="007B6145" w:rsidRDefault="007B6145" w:rsidP="007B6145">
      <w:pPr>
        <w:rPr>
          <w:ins w:id="62" w:author="aguthals" w:date="2013-02-14T09:33:00Z"/>
        </w:rPr>
      </w:pPr>
      <w:ins w:id="63" w:author="aguthals" w:date="2013-02-14T09:33:00Z">
        <w:r>
          <w:t>After merging CID/HCD/ETD spectra from the same precursor, merged spectra from the same peptide were clustered as well. Clustering of CID MS/MS spectra is typically done by MS-Cluster</w:t>
        </w:r>
        <w:r>
          <w:fldChar w:fldCharType="begin" w:fldLock="1"/>
        </w:r>
      </w:ins>
      <w:r>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lt;/sup&gt;" }, "properties" : { "noteIndex" : 0 }, "schema" : "https://github.com/citation-style-language/schema/raw/master/csl-citation.json" }</w:instrText>
      </w:r>
      <w:ins w:id="64" w:author="aguthals" w:date="2013-02-14T09:33:00Z">
        <w:r>
          <w:fldChar w:fldCharType="separate"/>
        </w:r>
      </w:ins>
      <w:r w:rsidRPr="007B6145">
        <w:rPr>
          <w:noProof/>
          <w:vertAlign w:val="superscript"/>
        </w:rPr>
        <w:t>4</w:t>
      </w:r>
      <w:ins w:id="65" w:author="aguthals" w:date="2013-02-14T09:33:00Z">
        <w:r>
          <w:fldChar w:fldCharType="end"/>
        </w:r>
        <w:r>
          <w:t xml:space="preserve"> before </w:t>
        </w:r>
        <w:proofErr w:type="spellStart"/>
        <w:r>
          <w:t>PepNovo</w:t>
        </w:r>
        <w:proofErr w:type="spellEnd"/>
        <w:r w:rsidRPr="00131FA7">
          <w:rPr>
            <w:vertAlign w:val="superscript"/>
          </w:rPr>
          <w:t>+</w:t>
        </w:r>
        <w:r>
          <w:t xml:space="preserve"> scoring, but here a different approach was adopted to handle any combination of CID/HCD/ETD PRM spectra, using a simplified version of the hierarchical clustering algorithm described by Frank et al</w:t>
        </w:r>
        <w:r>
          <w:fldChar w:fldCharType="begin" w:fldLock="1"/>
        </w:r>
      </w:ins>
      <w:r>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lt;/sup&gt;" }, "properties" : { "noteIndex" : 0 }, "schema" : "https://github.com/citation-style-language/schema/raw/master/csl-citation.json" }</w:instrText>
      </w:r>
      <w:ins w:id="66" w:author="aguthals" w:date="2013-02-14T09:33:00Z">
        <w:r>
          <w:fldChar w:fldCharType="separate"/>
        </w:r>
      </w:ins>
      <w:r w:rsidRPr="007B6145">
        <w:rPr>
          <w:noProof/>
          <w:vertAlign w:val="superscript"/>
        </w:rPr>
        <w:t>4</w:t>
      </w:r>
      <w:ins w:id="67" w:author="aguthals" w:date="2013-02-14T09:33:00Z">
        <w:r>
          <w:fldChar w:fldCharType="end"/>
        </w:r>
        <w:r>
          <w:t xml:space="preserve">. Initially, every set of CID, HCD, and/or ETD PRM spectra from the same precursor represented its own cluster </w:t>
        </w:r>
        <m:oMath>
          <m:r>
            <w:rPr>
              <w:rFonts w:ascii="Cambria Math" w:hAnsi="Cambria Math"/>
            </w:rPr>
            <m:t>C</m:t>
          </m:r>
        </m:oMath>
        <w:r>
          <w:t xml:space="preserve"> with </w:t>
        </w:r>
        <w:del w:id="68" w:author="Nuno Bandeira" w:date="2013-02-19T10:30:00Z">
          <w:r w:rsidDel="00CE60CD">
            <w:delText xml:space="preserve">separate </w:delText>
          </w:r>
        </w:del>
      </w:ins>
      <w:ins w:id="69" w:author="Nuno Bandeira" w:date="2013-02-19T10:31:00Z">
        <w:r w:rsidR="00CE60CD">
          <w:t>its</w:t>
        </w:r>
      </w:ins>
      <w:ins w:id="70" w:author="Nuno Bandeira" w:date="2013-02-19T10:30:00Z">
        <w:r w:rsidR="00CE60CD">
          <w:t xml:space="preserve"> </w:t>
        </w:r>
      </w:ins>
      <w:ins w:id="71" w:author="aguthals" w:date="2013-02-14T09:33:00Z">
        <w:r>
          <w:t xml:space="preserve">merged PRM spectrum </w:t>
        </w:r>
        <m:oMath>
          <m:r>
            <w:rPr>
              <w:rFonts w:ascii="Cambria Math" w:hAnsi="Cambria Math"/>
            </w:rPr>
            <m:t>S</m:t>
          </m:r>
        </m:oMath>
      </w:ins>
      <w:ins w:id="72" w:author="Nuno Bandeira" w:date="2013-02-19T10:31:00Z">
        <w:r w:rsidR="00CE60CD">
          <w:t xml:space="preserve"> (as described in the Methods section in the paper)</w:t>
        </w:r>
      </w:ins>
      <w:ins w:id="73" w:author="aguthals" w:date="2013-02-14T09:33:00Z">
        <w:r>
          <w:t xml:space="preserve">. Given a pair of </w:t>
        </w:r>
        <w:del w:id="74" w:author="Nuno Bandeira" w:date="2013-02-19T10:31:00Z">
          <w:r w:rsidDel="00CE60CD">
            <w:delText>merged</w:delText>
          </w:r>
        </w:del>
      </w:ins>
      <w:ins w:id="75" w:author="Nuno Bandeira" w:date="2013-02-19T10:31:00Z">
        <w:r w:rsidR="00CE60CD">
          <w:t>cluster</w:t>
        </w:r>
      </w:ins>
      <w:ins w:id="76" w:author="aguthals" w:date="2013-02-14T09:33:00Z">
        <w:r>
          <w:t xml:space="preserve"> PRM spectra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oMath>
        <w:r>
          <w:t xml:space="preserve"> from a pair of clusters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 xml:space="preserve">, similarity between the clusters was evaluated as </w:t>
        </w:r>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 xml:space="preserve"> = </w:t>
        </w:r>
        <m:oMath>
          <m:r>
            <w:rPr>
              <w:rFonts w:ascii="Cambria Math" w:hAnsi="Cambria Math"/>
            </w:rPr>
            <m:t>min</m:t>
          </m:r>
        </m:oMath>
        <w:r>
          <w:t xml:space="preserve">( matched PRM score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total PRM </w:t>
        </w:r>
        <w:r>
          <w:lastRenderedPageBreak/>
          <w:t xml:space="preserve">score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 matched PRM score i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total PRM score i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 Given a threshold </w:t>
        </w:r>
        <w:r>
          <w:rPr>
            <w:rFonts w:cs="Times"/>
          </w:rPr>
          <w:t>η</w:t>
        </w:r>
        <w:r>
          <w:t>, the clustering procedure iterated over the following steps:</w:t>
        </w:r>
      </w:ins>
    </w:p>
    <w:p w:rsidR="007B6145" w:rsidRDefault="007B6145" w:rsidP="007B6145">
      <w:pPr>
        <w:pStyle w:val="ListParagraph"/>
        <w:numPr>
          <w:ilvl w:val="0"/>
          <w:numId w:val="1"/>
        </w:numPr>
        <w:rPr>
          <w:ins w:id="77" w:author="aguthals" w:date="2013-02-14T09:33:00Z"/>
        </w:rPr>
      </w:pPr>
      <w:ins w:id="78" w:author="aguthals" w:date="2013-02-14T09:33:00Z">
        <w:r>
          <w:t xml:space="preserve">Find all pair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oMath>
        <w:r>
          <w:t xml:space="preserve"> with equal parent masses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within 20 ppm parent mass tolerance) </w:t>
        </w:r>
        <w:proofErr w:type="gramStart"/>
        <w:r>
          <w:t xml:space="preserve">and </w:t>
        </w:r>
        <w:proofErr w:type="gramEnd"/>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r>
            <m:rPr>
              <m:sty m:val="p"/>
            </m:rPr>
            <w:rPr>
              <w:rFonts w:ascii="Cambria Math" w:hAnsi="Cambria Math" w:cs="Times"/>
            </w:rPr>
            <m:t>η</m:t>
          </m:r>
        </m:oMath>
        <w:r>
          <w:t>. If no pairs were found then exit.</w:t>
        </w:r>
      </w:ins>
    </w:p>
    <w:p w:rsidR="007B6145" w:rsidRDefault="007B6145" w:rsidP="007B6145">
      <w:pPr>
        <w:pStyle w:val="ListParagraph"/>
        <w:numPr>
          <w:ilvl w:val="0"/>
          <w:numId w:val="1"/>
        </w:numPr>
        <w:rPr>
          <w:ins w:id="79" w:author="aguthals" w:date="2013-02-14T09:33:00Z"/>
        </w:rPr>
      </w:pPr>
      <w:ins w:id="80" w:author="aguthals" w:date="2013-02-14T09:33:00Z">
        <w:r>
          <w:t xml:space="preserve">Initialize the set </w:t>
        </w:r>
        <m:oMath>
          <m:r>
            <w:rPr>
              <w:rFonts w:ascii="Cambria Math" w:hAnsi="Cambria Math"/>
            </w:rPr>
            <m:t>visited←∅</m:t>
          </m:r>
        </m:oMath>
      </w:ins>
    </w:p>
    <w:p w:rsidR="007B6145" w:rsidRDefault="007B6145" w:rsidP="007B6145">
      <w:pPr>
        <w:pStyle w:val="ListParagraph"/>
        <w:numPr>
          <w:ilvl w:val="0"/>
          <w:numId w:val="1"/>
        </w:numPr>
        <w:rPr>
          <w:ins w:id="81" w:author="aguthals" w:date="2013-02-14T09:33:00Z"/>
        </w:rPr>
      </w:pPr>
      <w:ins w:id="82" w:author="aguthals" w:date="2013-02-14T09:33:00Z">
        <w:r>
          <w:t xml:space="preserve">For each pair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 xml:space="preserve"> in order of decreasing score </w:t>
        </w:r>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w:t>
        </w:r>
      </w:ins>
    </w:p>
    <w:p w:rsidR="007B6145" w:rsidRDefault="007B6145" w:rsidP="007B6145">
      <w:pPr>
        <w:pStyle w:val="ListParagraph"/>
        <w:numPr>
          <w:ilvl w:val="1"/>
          <w:numId w:val="1"/>
        </w:numPr>
        <w:rPr>
          <w:ins w:id="83" w:author="aguthals" w:date="2013-02-14T09:33:00Z"/>
        </w:rPr>
      </w:pPr>
      <w:ins w:id="84" w:author="aguthals" w:date="2013-02-14T09:33:00Z">
        <w:r>
          <w:t xml:space="preserve">if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visited∨</m:t>
          </m:r>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visited</m:t>
          </m:r>
        </m:oMath>
        <w:r>
          <w:t>, then continue</w:t>
        </w:r>
      </w:ins>
      <w:ins w:id="85" w:author="aguthals" w:date="2013-02-14T09:34:00Z">
        <w:r>
          <w:t xml:space="preserve"> to next pair</w:t>
        </w:r>
      </w:ins>
    </w:p>
    <w:p w:rsidR="007B6145" w:rsidRDefault="007B6145" w:rsidP="007B6145">
      <w:pPr>
        <w:pStyle w:val="ListParagraph"/>
        <w:numPr>
          <w:ilvl w:val="1"/>
          <w:numId w:val="1"/>
        </w:numPr>
        <w:rPr>
          <w:ins w:id="86" w:author="aguthals" w:date="2013-02-14T09:33:00Z"/>
        </w:rPr>
      </w:pPr>
      <w:ins w:id="87" w:author="aguthals" w:date="2013-02-14T09:33:00Z">
        <m:oMath>
          <m:r>
            <w:rPr>
              <w:rFonts w:ascii="Cambria Math" w:hAnsi="Cambria Math"/>
            </w:rPr>
            <m:t>visited←visite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ins>
    </w:p>
    <w:p w:rsidR="007B6145" w:rsidRDefault="00A92335" w:rsidP="007B6145">
      <w:pPr>
        <w:pStyle w:val="ListParagraph"/>
        <w:numPr>
          <w:ilvl w:val="1"/>
          <w:numId w:val="1"/>
        </w:numPr>
        <w:rPr>
          <w:ins w:id="88" w:author="aguthals" w:date="2013-02-14T09:33:00Z"/>
        </w:rPr>
      </w:pPr>
      <m:oMath>
        <m:sSub>
          <m:sSubPr>
            <m:ctrlPr>
              <w:ins w:id="89" w:author="aguthals" w:date="2013-02-14T09:33:00Z">
                <w:rPr>
                  <w:rFonts w:ascii="Cambria Math" w:hAnsi="Cambria Math"/>
                  <w:i/>
                </w:rPr>
              </w:ins>
            </m:ctrlPr>
          </m:sSubPr>
          <m:e>
            <w:ins w:id="90" w:author="aguthals" w:date="2013-02-14T09:33:00Z">
              <m:r>
                <w:rPr>
                  <w:rFonts w:ascii="Cambria Math" w:hAnsi="Cambria Math"/>
                </w:rPr>
                <m:t>C</m:t>
              </m:r>
            </w:ins>
          </m:e>
          <m:sub>
            <w:ins w:id="91" w:author="aguthals" w:date="2013-02-14T09:33:00Z">
              <m:r>
                <w:rPr>
                  <w:rFonts w:ascii="Cambria Math" w:hAnsi="Cambria Math"/>
                </w:rPr>
                <m:t>1</m:t>
              </m:r>
            </w:ins>
          </m:sub>
        </m:sSub>
        <w:ins w:id="92" w:author="aguthals" w:date="2013-02-14T09:33:00Z">
          <m:r>
            <w:rPr>
              <w:rFonts w:ascii="Cambria Math" w:hAnsi="Cambria Math"/>
            </w:rPr>
            <m:t>←</m:t>
          </m:r>
        </w:ins>
        <m:sSub>
          <m:sSubPr>
            <m:ctrlPr>
              <w:ins w:id="93" w:author="aguthals" w:date="2013-02-14T09:33:00Z">
                <w:rPr>
                  <w:rFonts w:ascii="Cambria Math" w:hAnsi="Cambria Math"/>
                  <w:i/>
                </w:rPr>
              </w:ins>
            </m:ctrlPr>
          </m:sSubPr>
          <m:e>
            <w:ins w:id="94" w:author="aguthals" w:date="2013-02-14T09:33:00Z">
              <m:r>
                <w:rPr>
                  <w:rFonts w:ascii="Cambria Math" w:hAnsi="Cambria Math"/>
                </w:rPr>
                <m:t>C</m:t>
              </m:r>
            </w:ins>
          </m:e>
          <m:sub>
            <w:ins w:id="95" w:author="aguthals" w:date="2013-02-14T09:33:00Z">
              <m:r>
                <w:rPr>
                  <w:rFonts w:ascii="Cambria Math" w:hAnsi="Cambria Math"/>
                </w:rPr>
                <m:t>1</m:t>
              </m:r>
            </w:ins>
          </m:sub>
        </m:sSub>
        <w:ins w:id="96" w:author="aguthals" w:date="2013-02-14T09:33:00Z">
          <m:r>
            <w:rPr>
              <w:rFonts w:ascii="Cambria Math" w:hAnsi="Cambria Math"/>
            </w:rPr>
            <m:t>∪</m:t>
          </m:r>
        </w:ins>
        <m:sSub>
          <m:sSubPr>
            <m:ctrlPr>
              <w:ins w:id="97" w:author="aguthals" w:date="2013-02-14T09:33:00Z">
                <w:rPr>
                  <w:rFonts w:ascii="Cambria Math" w:hAnsi="Cambria Math"/>
                  <w:i/>
                </w:rPr>
              </w:ins>
            </m:ctrlPr>
          </m:sSubPr>
          <m:e>
            <w:ins w:id="98" w:author="aguthals" w:date="2013-02-14T09:33:00Z">
              <m:r>
                <w:rPr>
                  <w:rFonts w:ascii="Cambria Math" w:hAnsi="Cambria Math"/>
                </w:rPr>
                <m:t>C</m:t>
              </m:r>
            </w:ins>
          </m:e>
          <m:sub>
            <w:ins w:id="99" w:author="aguthals" w:date="2013-02-14T09:33:00Z">
              <m:r>
                <w:rPr>
                  <w:rFonts w:ascii="Cambria Math" w:hAnsi="Cambria Math"/>
                </w:rPr>
                <m:t>2</m:t>
              </m:r>
            </w:ins>
          </m:sub>
        </m:sSub>
      </m:oMath>
    </w:p>
    <w:p w:rsidR="007B6145" w:rsidRPr="009026E8" w:rsidRDefault="007B6145" w:rsidP="007B6145">
      <w:pPr>
        <w:pStyle w:val="ListParagraph"/>
        <w:numPr>
          <w:ilvl w:val="1"/>
          <w:numId w:val="1"/>
        </w:numPr>
        <w:rPr>
          <w:ins w:id="100" w:author="aguthals" w:date="2013-02-14T09:33:00Z"/>
        </w:rPr>
      </w:pPr>
      <w:ins w:id="101" w:author="aguthals" w:date="2013-02-14T09:33:00Z">
        <w:r>
          <w:t xml:space="preserve">Remo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ins>
    </w:p>
    <w:p w:rsidR="007B6145" w:rsidRPr="009026E8" w:rsidRDefault="007B6145" w:rsidP="007B6145">
      <w:pPr>
        <w:pStyle w:val="ListParagraph"/>
        <w:numPr>
          <w:ilvl w:val="1"/>
          <w:numId w:val="1"/>
        </w:numPr>
        <w:rPr>
          <w:ins w:id="102" w:author="aguthals" w:date="2013-02-14T09:33:00Z"/>
        </w:rPr>
      </w:pPr>
      <w:commentRangeStart w:id="103"/>
      <w:ins w:id="104" w:author="aguthals" w:date="2013-02-14T09:33:00Z">
        <w:r>
          <w:t xml:space="preserve">Use </w:t>
        </w:r>
      </w:ins>
      <w:ins w:id="105" w:author="aguthals" w:date="2013-02-19T12:10:00Z">
        <w:r w:rsidR="002602BB">
          <w:t xml:space="preserve">steps 1-6 from </w:t>
        </w:r>
      </w:ins>
      <w:ins w:id="106" w:author="aguthals" w:date="2013-02-14T09:33:00Z">
        <w:r>
          <w:t>th</w:t>
        </w:r>
        <w:r w:rsidR="002602BB">
          <w:t>e CID/HCD/ETD merging procedure</w:t>
        </w:r>
        <w:r>
          <w:t xml:space="preserve"> to re-compute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from all unique CID/ETD and/or HCD/ETD pairs in </w:t>
        </w:r>
        <m:oMath>
          <m:sSub>
            <m:sSubPr>
              <m:ctrlPr>
                <w:rPr>
                  <w:rFonts w:ascii="Cambria Math" w:hAnsi="Cambria Math"/>
                  <w:i/>
                </w:rPr>
              </m:ctrlPr>
            </m:sSubPr>
            <m:e>
              <m:r>
                <w:rPr>
                  <w:rFonts w:ascii="Cambria Math" w:hAnsi="Cambria Math"/>
                </w:rPr>
                <m:t>C</m:t>
              </m:r>
            </m:e>
            <m:sub>
              <m:r>
                <w:rPr>
                  <w:rFonts w:ascii="Cambria Math" w:hAnsi="Cambria Math"/>
                </w:rPr>
                <m:t>1</m:t>
              </m:r>
            </m:sub>
          </m:sSub>
        </m:oMath>
      </w:ins>
      <w:commentRangeEnd w:id="103"/>
      <m:oMath>
        <m:r>
          <m:rPr>
            <m:sty m:val="p"/>
          </m:rPr>
          <w:rPr>
            <w:rStyle w:val="CommentReference"/>
          </w:rPr>
          <w:commentReference w:id="103"/>
        </m:r>
      </m:oMath>
    </w:p>
    <w:p w:rsidR="007B6145" w:rsidRPr="00C3275B" w:rsidRDefault="007B6145" w:rsidP="007B6145">
      <w:pPr>
        <w:pStyle w:val="ListParagraph"/>
        <w:numPr>
          <w:ilvl w:val="0"/>
          <w:numId w:val="1"/>
        </w:numPr>
        <w:rPr>
          <w:ins w:id="107" w:author="aguthals" w:date="2013-02-14T09:33:00Z"/>
        </w:rPr>
      </w:pPr>
      <w:ins w:id="108" w:author="aguthals" w:date="2013-02-14T09:33:00Z">
        <w:r>
          <w:t>Repeat from [1]</w:t>
        </w:r>
      </w:ins>
    </w:p>
    <w:p w:rsidR="007B6145" w:rsidRDefault="007B6145" w:rsidP="007B6145">
      <w:pPr>
        <w:pStyle w:val="TAMainText"/>
        <w:ind w:firstLine="0"/>
        <w:rPr>
          <w:ins w:id="109" w:author="aguthals" w:date="2013-02-14T09:33:00Z"/>
          <w:rFonts w:cs="Times"/>
        </w:rPr>
      </w:pPr>
      <w:ins w:id="110" w:author="aguthals" w:date="2013-02-14T09:33:00Z">
        <w:r>
          <w:rPr>
            <w:rFonts w:cs="Times"/>
          </w:rPr>
          <w:t>η was chosen to be conservative (</w:t>
        </w:r>
        <w:commentRangeStart w:id="111"/>
        <w:r>
          <w:rPr>
            <w:rFonts w:cs="Times"/>
          </w:rPr>
          <w:t>0.72</w:t>
        </w:r>
      </w:ins>
      <w:commentRangeEnd w:id="111"/>
      <w:r w:rsidR="00CE60CD">
        <w:rPr>
          <w:rStyle w:val="CommentReference"/>
        </w:rPr>
        <w:commentReference w:id="111"/>
      </w:r>
      <w:ins w:id="112" w:author="aguthals" w:date="2013-02-14T09:33:00Z">
        <w:r>
          <w:rPr>
            <w:rFonts w:cs="Times"/>
          </w:rPr>
          <w:t>) to avoid clustering spectra from different peptides, which could have introduced de novo sequencing errors in down-stream alignment/assembly steps (&gt;</w:t>
        </w:r>
        <w:bookmarkStart w:id="113" w:name="_GoBack"/>
        <w:bookmarkEnd w:id="113"/>
        <w:r>
          <w:rPr>
            <w:rFonts w:cs="Times"/>
          </w:rPr>
          <w:t xml:space="preserve">99% of all clusters containing </w:t>
        </w:r>
      </w:ins>
      <w:ins w:id="114" w:author="aguthals" w:date="2013-02-14T09:35:00Z">
        <w:r>
          <w:rPr>
            <w:rFonts w:cs="Times"/>
          </w:rPr>
          <w:t>two</w:t>
        </w:r>
      </w:ins>
      <w:ins w:id="115" w:author="aguthals" w:date="2013-02-14T09:33:00Z">
        <w:r>
          <w:rPr>
            <w:rFonts w:cs="Times"/>
          </w:rPr>
          <w:t xml:space="preserve"> or more triplets </w:t>
        </w:r>
      </w:ins>
      <w:ins w:id="116" w:author="aguthals" w:date="2013-02-19T12:11:00Z">
        <w:r w:rsidR="002602BB">
          <w:rPr>
            <w:rFonts w:cs="Times"/>
          </w:rPr>
          <w:t xml:space="preserve">that were </w:t>
        </w:r>
      </w:ins>
      <w:ins w:id="117" w:author="aguthals" w:date="2013-02-19T12:12:00Z">
        <w:r w:rsidR="002602BB">
          <w:rPr>
            <w:rFonts w:cs="Times"/>
          </w:rPr>
          <w:t>separately</w:t>
        </w:r>
      </w:ins>
      <w:ins w:id="118" w:author="aguthals" w:date="2013-02-19T12:11:00Z">
        <w:r w:rsidR="002602BB">
          <w:rPr>
            <w:rFonts w:cs="Times"/>
          </w:rPr>
          <w:t xml:space="preserve"> </w:t>
        </w:r>
      </w:ins>
      <w:ins w:id="119" w:author="aguthals" w:date="2013-02-14T09:33:00Z">
        <w:r>
          <w:rPr>
            <w:rFonts w:cs="Times"/>
          </w:rPr>
          <w:t xml:space="preserve">identified by MS-GFDB had all matching peptide IDs). When propagating MS-GFDB PSMs to compute sequencing accuracy, the representative peptide match for a given cluster was the most common over all identified </w:t>
        </w:r>
        <w:del w:id="120" w:author="Nuno Bandeira" w:date="2013-02-19T10:35:00Z">
          <w:r w:rsidDel="00CE60CD">
            <w:rPr>
              <w:rFonts w:cs="Times"/>
            </w:rPr>
            <w:delText>triplets</w:delText>
          </w:r>
        </w:del>
      </w:ins>
      <w:ins w:id="121" w:author="Nuno Bandeira" w:date="2013-02-19T10:35:00Z">
        <w:r w:rsidR="00CE60CD">
          <w:rPr>
            <w:rFonts w:cs="Times"/>
          </w:rPr>
          <w:t>spectra</w:t>
        </w:r>
      </w:ins>
      <w:ins w:id="122" w:author="aguthals" w:date="2013-02-14T09:33:00Z">
        <w:r>
          <w:rPr>
            <w:rFonts w:cs="Times"/>
          </w:rPr>
          <w:t xml:space="preserve"> (</w:t>
        </w:r>
        <w:del w:id="123" w:author="Nuno Bandeira" w:date="2013-02-19T10:35:00Z">
          <w:r w:rsidDel="00CE60CD">
            <w:rPr>
              <w:rFonts w:cs="Times"/>
            </w:rPr>
            <w:delText xml:space="preserve">or pairs if </w:delText>
          </w:r>
        </w:del>
        <w:r>
          <w:rPr>
            <w:rFonts w:cs="Times"/>
          </w:rPr>
          <w:t>CID</w:t>
        </w:r>
        <w:del w:id="124" w:author="Nuno Bandeira" w:date="2013-02-19T10:35:00Z">
          <w:r w:rsidDel="00CE60CD">
            <w:rPr>
              <w:rFonts w:cs="Times"/>
            </w:rPr>
            <w:delText>/</w:delText>
          </w:r>
        </w:del>
      </w:ins>
      <w:ins w:id="125" w:author="Nuno Bandeira" w:date="2013-02-19T10:35:00Z">
        <w:r w:rsidR="00CE60CD">
          <w:rPr>
            <w:rFonts w:cs="Times"/>
          </w:rPr>
          <w:t xml:space="preserve">, </w:t>
        </w:r>
      </w:ins>
      <w:ins w:id="126" w:author="aguthals" w:date="2013-02-14T09:33:00Z">
        <w:r>
          <w:rPr>
            <w:rFonts w:cs="Times"/>
          </w:rPr>
          <w:t>ETD</w:t>
        </w:r>
        <w:del w:id="127" w:author="Nuno Bandeira" w:date="2013-02-19T10:35:00Z">
          <w:r w:rsidDel="00CE60CD">
            <w:rPr>
              <w:rFonts w:cs="Times"/>
            </w:rPr>
            <w:delText>, HCD/ETD, or CID/</w:delText>
          </w:r>
        </w:del>
      </w:ins>
      <w:ins w:id="128" w:author="Nuno Bandeira" w:date="2013-02-19T10:35:00Z">
        <w:r w:rsidR="00CE60CD">
          <w:rPr>
            <w:rFonts w:cs="Times"/>
          </w:rPr>
          <w:t xml:space="preserve"> or </w:t>
        </w:r>
      </w:ins>
      <w:ins w:id="129" w:author="aguthals" w:date="2013-02-14T09:33:00Z">
        <w:r>
          <w:rPr>
            <w:rFonts w:cs="Times"/>
          </w:rPr>
          <w:t>HCD) in the cluster (ties were broken by selecting the PSM with the lowest FDR per peptide match).</w:t>
        </w:r>
      </w:ins>
    </w:p>
    <w:p w:rsidR="00B4205A" w:rsidDel="007B6145" w:rsidRDefault="00B4205A" w:rsidP="00B4205A">
      <w:pPr>
        <w:pStyle w:val="Heading1"/>
        <w:rPr>
          <w:del w:id="130" w:author="aguthals" w:date="2013-02-14T09:33:00Z"/>
        </w:rPr>
      </w:pPr>
      <w:del w:id="131" w:author="aguthals" w:date="2013-02-14T09:33:00Z">
        <w:r w:rsidRPr="00E37CE3" w:rsidDel="007B6145">
          <w:lastRenderedPageBreak/>
          <w:delText>Supplementary Material</w:delText>
        </w:r>
        <w:r w:rsidDel="007B6145">
          <w:delText>s</w:delText>
        </w:r>
      </w:del>
    </w:p>
    <w:p w:rsidR="00B4205A" w:rsidDel="007B6145" w:rsidRDefault="00B4205A" w:rsidP="00B4205A">
      <w:pPr>
        <w:pStyle w:val="Heading2"/>
        <w:rPr>
          <w:del w:id="132" w:author="aguthals" w:date="2013-02-14T09:33:00Z"/>
        </w:rPr>
      </w:pPr>
      <w:del w:id="133" w:author="aguthals" w:date="2013-02-14T09:33:00Z">
        <w:r w:rsidDel="007B6145">
          <w:delText>MS-GFDB Search Parameters For 6-protein Data</w:delText>
        </w:r>
      </w:del>
    </w:p>
    <w:p w:rsidR="00B4205A" w:rsidDel="007B6145" w:rsidRDefault="00B4205A" w:rsidP="00B4205A">
      <w:pPr>
        <w:rPr>
          <w:del w:id="134" w:author="aguthals" w:date="2013-02-14T09:33:00Z"/>
        </w:rPr>
      </w:pPr>
      <w:del w:id="135" w:author="aguthals" w:date="2013-02-14T09:33:00Z">
        <w:r w:rsidDel="007B6145">
          <w:delText xml:space="preserve">Raw MS/MS spectra from all digests except CNBr were searched with </w:delText>
        </w:r>
      </w:del>
      <w:del w:id="136" w:author="aguthals" w:date="2013-02-13T16:17:00Z">
        <w:r w:rsidDel="00D75B83">
          <w:delText xml:space="preserve">the </w:delText>
        </w:r>
      </w:del>
      <w:del w:id="137" w:author="aguthals" w:date="2013-02-14T09:33:00Z">
        <w:r w:rsidDel="007B6145">
          <w:delText>MS-GFDB</w:delText>
        </w:r>
        <w:r w:rsidR="00007B96" w:rsidDel="007B6145">
          <w:fldChar w:fldCharType="begin" w:fldLock="1"/>
        </w:r>
        <w:r w:rsidR="00D75B83" w:rsidDel="007B6145">
          <w:del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1&lt;/sup&gt;" }, "properties" : { "noteIndex" : 0 }, "schema" : "https://github.com/citation-style-language/schema/raw/master/csl-citation.json" }</w:delInstrText>
        </w:r>
        <w:r w:rsidR="00007B96" w:rsidDel="007B6145">
          <w:fldChar w:fldCharType="separate"/>
        </w:r>
        <w:r w:rsidR="00D75B83" w:rsidRPr="00D75B83" w:rsidDel="007B6145">
          <w:rPr>
            <w:noProof/>
            <w:vertAlign w:val="superscript"/>
          </w:rPr>
          <w:delText>1</w:delText>
        </w:r>
        <w:r w:rsidR="00007B96" w:rsidDel="007B6145">
          <w:fldChar w:fldCharType="end"/>
        </w:r>
        <w:r w:rsidDel="007B6145">
          <w:delText xml:space="preserve"> v7747 using following parameters: </w:delText>
        </w:r>
        <w:r w:rsidRPr="006063D2" w:rsidDel="007B6145">
          <w:delText xml:space="preserve">carbamidomethylation (+57 Da) protecting group, </w:delText>
        </w:r>
      </w:del>
      <w:del w:id="138" w:author="aguthals" w:date="2013-02-13T16:31:00Z">
        <w:r w:rsidRPr="006063D2" w:rsidDel="005B4969">
          <w:delText xml:space="preserve">1 </w:delText>
        </w:r>
      </w:del>
      <w:del w:id="139" w:author="aguthals" w:date="2013-02-14T09:33:00Z">
        <w:r w:rsidRPr="006063D2" w:rsidDel="007B6145">
          <w:delText xml:space="preserve">allowed </w:delText>
        </w:r>
        <w:r w:rsidRPr="006063D2" w:rsidDel="007B6145">
          <w:rPr>
            <w:vertAlign w:val="superscript"/>
          </w:rPr>
          <w:delText>13</w:delText>
        </w:r>
        <w:r w:rsidRPr="006063D2" w:rsidDel="007B6145">
          <w:delText>C,</w:delText>
        </w:r>
        <w:r w:rsidDel="007B6145">
          <w:delText xml:space="preserve"> </w:delText>
        </w:r>
        <w:r w:rsidDel="001659F0">
          <w:delText xml:space="preserve">1 </w:delText>
        </w:r>
        <w:r w:rsidDel="007B6145">
          <w:delText>allowed non-enzymatic termini, specific</w:delText>
        </w:r>
        <w:r w:rsidRPr="006063D2" w:rsidDel="007B6145">
          <w:delText xml:space="preserve"> protease</w:delText>
        </w:r>
        <w:r w:rsidDel="007B6145">
          <w:delText xml:space="preserve"> (Tyrp, </w:delText>
        </w:r>
      </w:del>
      <w:del w:id="140" w:author="aguthals" w:date="2013-02-13T16:17:00Z">
        <w:r w:rsidDel="00D75B83">
          <w:delText>CTryp</w:delText>
        </w:r>
      </w:del>
      <w:del w:id="141" w:author="aguthals" w:date="2013-02-14T09:33:00Z">
        <w:r w:rsidDel="007B6145">
          <w:delText xml:space="preserve">, LysC, GluC, AspN, or ArgC), </w:delText>
        </w:r>
        <w:r w:rsidRPr="006063D2" w:rsidDel="007B6145">
          <w:delText>high accuracy LTQ instrument ID</w:delText>
        </w:r>
        <w:r w:rsidDel="007B6145">
          <w:delText>, 30 ppm parent mass tolerance, and</w:delText>
        </w:r>
        <w:r w:rsidRPr="00FF0BB5" w:rsidDel="007B6145">
          <w:delText xml:space="preserve"> </w:delText>
        </w:r>
        <w:r w:rsidDel="007B6145">
          <w:delText xml:space="preserve">target-decoy turned on. Considered modifications were: M/W+16 (Oxidation), N-terminal Q-17 (Pyroglutamate formation), and N+1 (Deamidation). For the CNBr digest, the same parameters were used except the non-specific protease option was specified along with 2 allowed non-enzymatic termini. CNBr searches also </w:delText>
        </w:r>
        <w:r w:rsidR="000A2EB6" w:rsidDel="007B6145">
          <w:delText xml:space="preserve">optionally </w:delText>
        </w:r>
        <w:r w:rsidDel="007B6145">
          <w:delText>considered the known modifications M/V-30 (homoserine) and M/K-48 (homoserine lactone). The appropriate fragmentation methods were also set (pair and triplet searches invoked the “</w:delText>
        </w:r>
        <w:r w:rsidRPr="000916E5" w:rsidDel="007B6145">
          <w:delText>Merge spectra from the same precursor</w:delText>
        </w:r>
        <w:r w:rsidDel="007B6145">
          <w:delText>” parameter).</w:delText>
        </w:r>
      </w:del>
    </w:p>
    <w:p w:rsidR="00B4205A" w:rsidDel="007B6145" w:rsidRDefault="00B4205A" w:rsidP="00B4205A">
      <w:pPr>
        <w:pStyle w:val="TAMainText"/>
        <w:ind w:firstLine="0"/>
        <w:rPr>
          <w:del w:id="142" w:author="aguthals" w:date="2013-02-14T09:33:00Z"/>
          <w:rFonts w:eastAsiaTheme="majorEastAsia" w:cstheme="minorHAnsi"/>
        </w:rPr>
      </w:pPr>
      <w:del w:id="143" w:author="aguthals" w:date="2013-02-14T09:33:00Z">
        <w:r w:rsidDel="007B6145">
          <w:tab/>
        </w:r>
        <w:r w:rsidRPr="006063D2" w:rsidDel="007B6145">
          <w:delText xml:space="preserve">To accurately compute FDR for spectrum IDs, a large decoy database was appended to </w:delText>
        </w:r>
        <w:r w:rsidDel="007B6145">
          <w:delText>the small 6-protein database</w:delText>
        </w:r>
        <w:r w:rsidRPr="006063D2" w:rsidDel="007B6145">
          <w:delText xml:space="preserve">. </w:delText>
        </w:r>
        <w:r w:rsidDel="007B6145">
          <w:delText>The merged database consisted</w:delText>
        </w:r>
        <w:r w:rsidRPr="006063D2" w:rsidDel="007B6145">
          <w:delText xml:space="preserve"> of the reference sequences for the six target proteins, </w:delText>
        </w:r>
        <w:r w:rsidRPr="006063D2" w:rsidDel="007B6145">
          <w:rPr>
            <w:rFonts w:eastAsiaTheme="majorEastAsia" w:cstheme="minorHAnsi"/>
          </w:rPr>
          <w:delText>common laboratory contaminants, proteolytic enzymes used, and the full proteome of Drosophila melanogaster (including isoforms and excluding fragments) downloaded from the UniProt web site on July 16, 2010</w:delText>
        </w:r>
        <w:r w:rsidDel="007B6145">
          <w:rPr>
            <w:rFonts w:eastAsiaTheme="majorEastAsia" w:cstheme="minorHAnsi"/>
          </w:rPr>
          <w:fldChar w:fldCharType="begin" w:fldLock="1"/>
        </w:r>
        <w:r w:rsidR="00D75B83" w:rsidDel="007B6145">
          <w:rPr>
            <w:rFonts w:eastAsiaTheme="majorEastAsia" w:cstheme="minorHAnsi"/>
          </w:rPr>
          <w:delInstrText>ADDIN CSL_CITATION { "citationItems" : [ { "id" : "ITEM-1", "itemData" : { "abstract" : "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http://www.uniprot.org) or downloaded in several formats (ftp://ftp.uniprot.org/pub). New releases are published every two weeks.", "author" : [ { "dropping-particle" : "", "family" : "Bairoch", "given" : "Amos", "non-dropping-particle" : "", "parse-names" : false, "suffix" : "" }, { "dropping-particle" : "", "family" : "Apweiler", "given" : "Rolf", "non-dropping-particle" : "", "parse-names" : false, "suffix" : "" }, { "dropping-particle" : "", "family" : "Wu", "given" : "Cathy H", "non-dropping-particle" : "", "parse-names" : false, "suffix" : "" }, { "dropping-particle" : "", "family" : "Barker", "given" : "Winona C", "non-dropping-particle" : "", "parse-names" : false, "suffix" : "" }, { "dropping-particle" : "", "family" : "Boeckmann", "given" : "Brigitte", "non-dropping-particle" : "", "parse-names" : false, "suffix" : "" }, { "dropping-particle" : "", "family" : "Ferro", "given" : "Serenella", "non-dropping-particle" : "", "parse-names" : false, "suffix" : "" }, { "dropping-particle" : "", "family" : "Gasteiger", "given" : "Elisabeth", "non-dropping-particle" : "", "parse-names" : false, "suffix" : "" }, { "dropping-particle" : "", "family" : "Huang", "given" : "Hongzhan", "non-dropping-particle" : "", "parse-names" : false, "suffix" : "" }, { "dropping-particle" : "", "family" : "Lopez", "given" : "Rodrigo", "non-dropping-particle" : "", "parse-names" : false, "suffix" : "" }, { "dropping-particle" : "", "family" : "Magrane", "given" : "Michele", "non-dropping-particle" : "", "parse-names" : false, "suffix" : "" }, { "dropping-particle" : "", "family" : "Martin", "given" : "Maria J", "non-dropping-particle" : "", "parse-names" : false, "suffix" : "" }, { "dropping-particle" : "", "family" : "Natale", "given" : "Darren A", "non-dropping-particle" : "", "parse-names" : false, "suffix" : "" }, { "dropping-particle" : "", "family" : "O'Donovan", "given" : "Claire", "non-dropping-particle" : "", "parse-names" : false, "suffix" : "" }, { "dropping-particle" : "", "family" : "Redaschi", "given" : "Nicole", "non-dropping-particle" : "", "parse-names" : false, "suffix" : "" }, { "dropping-particle" : "", "family" : "Yeh", "given" : "Lai-Su L", "non-dropping-particle" : "", "parse-names" : false, "suffix" : "" } ], "container-title" : "Nucleic Acids Research", "id" : "ITEM-1", "issue" : "Database issue", "issued" : { "date-parts" : [ [ "2008" ] ] }, "page" : "D190-D195", "publisher" : "Oxford University Press", "title" : "The Universal Protein Resource (UniProt)", "type" : "article-journal", "volume" : "35" }, "uris" : [ "http://www.mendeley.com/documents/?uuid=eded9054-c9ec-4f19-9388-e7e8dc5f14d1" ] } ], "mendeley" : { "previouslyFormattedCitation" : "&lt;sup&gt;2&lt;/sup&gt;" }, "properties" : { "noteIndex" : 0 }, "schema" : "https://github.com/citation-style-language/schema/raw/master/csl-citation.json" }</w:delInstrText>
        </w:r>
        <w:r w:rsidDel="007B6145">
          <w:rPr>
            <w:rFonts w:eastAsiaTheme="majorEastAsia" w:cstheme="minorHAnsi"/>
          </w:rPr>
          <w:fldChar w:fldCharType="separate"/>
        </w:r>
        <w:r w:rsidR="00D75B83" w:rsidRPr="00D75B83" w:rsidDel="007B6145">
          <w:rPr>
            <w:rFonts w:eastAsiaTheme="majorEastAsia" w:cstheme="minorHAnsi"/>
            <w:noProof/>
            <w:vertAlign w:val="superscript"/>
          </w:rPr>
          <w:delText>2</w:delText>
        </w:r>
        <w:r w:rsidDel="007B6145">
          <w:rPr>
            <w:rFonts w:eastAsiaTheme="majorEastAsia" w:cstheme="minorHAnsi"/>
          </w:rPr>
          <w:fldChar w:fldCharType="end"/>
        </w:r>
        <w:r w:rsidDel="007B6145">
          <w:rPr>
            <w:rFonts w:eastAsiaTheme="majorEastAsia" w:cstheme="minorHAnsi"/>
          </w:rPr>
          <w:delText>. S</w:delText>
        </w:r>
        <w:r w:rsidRPr="006063D2" w:rsidDel="007B6145">
          <w:rPr>
            <w:rFonts w:cstheme="minorHAnsi"/>
          </w:rPr>
          <w:delText>pectra were then separated by precursor charge (2, 3, and 4 or greater) and filtered by 1% spectrum-level FDR where any hit to a Drosophila sequence was considered a false positive.</w:delText>
        </w:r>
      </w:del>
    </w:p>
    <w:p w:rsidR="00B4205A" w:rsidDel="007B6145" w:rsidRDefault="00B4205A" w:rsidP="00B4205A">
      <w:pPr>
        <w:pStyle w:val="Heading2"/>
        <w:rPr>
          <w:del w:id="144" w:author="aguthals" w:date="2013-02-14T09:33:00Z"/>
        </w:rPr>
      </w:pPr>
      <w:del w:id="145" w:author="aguthals" w:date="2013-02-14T09:33:00Z">
        <w:r w:rsidRPr="00DC6306" w:rsidDel="007B6145">
          <w:delText>PepNovo+ Training Procedure</w:delText>
        </w:r>
        <w:r w:rsidDel="007B6145">
          <w:delText>s</w:delText>
        </w:r>
      </w:del>
    </w:p>
    <w:p w:rsidR="00721D63" w:rsidDel="007B6145" w:rsidRDefault="00CF2403" w:rsidP="00721D63">
      <w:pPr>
        <w:pStyle w:val="TAMainText"/>
        <w:ind w:firstLine="0"/>
        <w:rPr>
          <w:ins w:id="146" w:author="Karl Clauser" w:date="2012-08-17T15:47:00Z"/>
          <w:del w:id="147" w:author="aguthals" w:date="2013-02-14T09:33:00Z"/>
        </w:rPr>
      </w:pPr>
      <w:ins w:id="148" w:author="Karl Clauser" w:date="2012-08-20T11:06:00Z">
        <w:del w:id="149" w:author="aguthals" w:date="2013-02-14T09:33:00Z">
          <w:r w:rsidDel="007B6145">
            <w:delText>H</w:delText>
          </w:r>
        </w:del>
      </w:ins>
      <w:ins w:id="150" w:author="Karl Clauser" w:date="2012-08-17T15:38:00Z">
        <w:del w:id="151" w:author="aguthals" w:date="2013-02-14T09:33:00Z">
          <w:r w:rsidR="00721D63" w:rsidDel="007B6145">
            <w:delText xml:space="preserve">igh resolution ETD and HCD </w:delText>
          </w:r>
        </w:del>
      </w:ins>
      <w:ins w:id="152" w:author="Karl Clauser" w:date="2012-08-17T15:39:00Z">
        <w:del w:id="153" w:author="aguthals" w:date="2013-02-14T09:33:00Z">
          <w:r w:rsidR="00721D63" w:rsidDel="007B6145">
            <w:delText xml:space="preserve">data </w:delText>
          </w:r>
        </w:del>
      </w:ins>
      <w:ins w:id="154" w:author="Karl Clauser" w:date="2012-08-20T11:06:00Z">
        <w:del w:id="155" w:author="aguthals" w:date="2013-02-14T09:33:00Z">
          <w:r w:rsidDel="007B6145">
            <w:delText xml:space="preserve">were </w:delText>
          </w:r>
        </w:del>
      </w:ins>
      <w:ins w:id="156" w:author="Karl Clauser" w:date="2012-08-17T15:39:00Z">
        <w:del w:id="157" w:author="aguthals" w:date="2013-02-14T09:33:00Z">
          <w:r w:rsidR="00721D63" w:rsidDel="007B6145">
            <w:delText>generated</w:delText>
          </w:r>
        </w:del>
      </w:ins>
      <w:ins w:id="158" w:author="Karl Clauser" w:date="2012-08-17T15:38:00Z">
        <w:del w:id="159" w:author="aguthals" w:date="2013-02-14T09:33:00Z">
          <w:r w:rsidR="00721D63" w:rsidDel="007B6145">
            <w:delText xml:space="preserve"> </w:delText>
          </w:r>
        </w:del>
      </w:ins>
      <w:ins w:id="160" w:author="Karl Clauser" w:date="2012-08-17T15:39:00Z">
        <w:del w:id="161" w:author="aguthals" w:date="2013-02-14T09:33:00Z">
          <w:r w:rsidR="00721D63" w:rsidDel="007B6145">
            <w:delText>in conjunction with</w:delText>
          </w:r>
        </w:del>
        <w:del w:id="162" w:author="aguthals" w:date="2013-02-13T16:22:00Z">
          <w:r w:rsidR="00721D63" w:rsidDel="00D75B83">
            <w:delText xml:space="preserve"> </w:delText>
          </w:r>
        </w:del>
      </w:ins>
      <w:ins w:id="163" w:author="Karl Clauser" w:date="2012-08-17T15:38:00Z">
        <w:del w:id="164" w:author="aguthals" w:date="2013-02-14T09:33:00Z">
          <w:r w:rsidR="00721D63" w:rsidDel="007B6145">
            <w:delText xml:space="preserve"> </w:delText>
          </w:r>
        </w:del>
      </w:ins>
      <w:ins w:id="165" w:author="Karl Clauser" w:date="2012-08-20T11:06:00Z">
        <w:del w:id="166" w:author="aguthals" w:date="2013-02-14T09:33:00Z">
          <w:r w:rsidDel="007B6145">
            <w:delText xml:space="preserve">the </w:delText>
          </w:r>
        </w:del>
      </w:ins>
      <w:ins w:id="167" w:author="Karl Clauser" w:date="2012-08-17T15:38:00Z">
        <w:del w:id="168" w:author="aguthals" w:date="2013-02-14T09:33:00Z">
          <w:r w:rsidR="00721D63" w:rsidDel="007B6145">
            <w:delText xml:space="preserve">2011 ABRF-iPRG </w:delText>
          </w:r>
        </w:del>
      </w:ins>
      <w:ins w:id="169" w:author="Karl Clauser" w:date="2012-08-17T15:40:00Z">
        <w:del w:id="170" w:author="aguthals" w:date="2013-02-14T09:33:00Z">
          <w:r w:rsidDel="007B6145">
            <w:delText xml:space="preserve">study </w:delText>
          </w:r>
        </w:del>
      </w:ins>
      <w:ins w:id="171" w:author="Karl Clauser" w:date="2012-08-20T11:06:00Z">
        <w:del w:id="172" w:author="aguthals" w:date="2013-02-14T09:33:00Z">
          <w:r w:rsidDel="007B6145">
            <w:delText>on</w:delText>
          </w:r>
        </w:del>
      </w:ins>
      <w:ins w:id="173" w:author="Karl Clauser" w:date="2012-08-17T15:40:00Z">
        <w:del w:id="174" w:author="aguthals" w:date="2013-02-14T09:33:00Z">
          <w:r w:rsidR="00721D63" w:rsidDel="007B6145">
            <w:delText xml:space="preserve"> </w:delText>
          </w:r>
        </w:del>
      </w:ins>
      <w:ins w:id="175" w:author="Karl Clauser" w:date="2012-08-17T15:37:00Z">
        <w:del w:id="176" w:author="aguthals" w:date="2013-02-14T09:33:00Z">
          <w:r w:rsidR="00721D63" w:rsidDel="007B6145">
            <w:delText xml:space="preserve">SCX fractions </w:delText>
          </w:r>
        </w:del>
      </w:ins>
      <w:ins w:id="177" w:author="Karl Clauser" w:date="2012-08-20T11:05:00Z">
        <w:del w:id="178" w:author="aguthals" w:date="2013-02-14T09:33:00Z">
          <w:r w:rsidDel="007B6145">
            <w:delText xml:space="preserve">from </w:delText>
          </w:r>
        </w:del>
      </w:ins>
      <w:ins w:id="179" w:author="Karl Clauser" w:date="2012-08-17T15:40:00Z">
        <w:del w:id="180" w:author="aguthals" w:date="2013-02-14T09:33:00Z">
          <w:r w:rsidR="00721D63" w:rsidRPr="00721D63" w:rsidDel="007B6145">
            <w:delText>the Lys-C digest of a yeast lysate</w:delText>
          </w:r>
        </w:del>
      </w:ins>
      <w:ins w:id="181" w:author="Karl Clauser" w:date="2012-08-17T15:56:00Z">
        <w:del w:id="182" w:author="aguthals" w:date="2013-02-14T09:33:00Z">
          <w:r w:rsidR="00721D63" w:rsidDel="007B6145">
            <w:delText xml:space="preserve">. </w:delText>
          </w:r>
        </w:del>
      </w:ins>
      <w:ins w:id="183" w:author="Karl Clauser" w:date="2012-08-20T10:59:00Z">
        <w:del w:id="184" w:author="aguthals" w:date="2013-02-14T09:33:00Z">
          <w:r w:rsidRPr="00481127" w:rsidDel="007B6145">
            <w:rPr>
              <w:rFonts w:eastAsiaTheme="majorEastAsia"/>
              <w:bCs/>
              <w:szCs w:val="24"/>
              <w:rPrChange w:id="185" w:author="aguthals" w:date="2012-11-07T16:15:00Z">
                <w:rPr>
                  <w:rFonts w:eastAsiaTheme="majorEastAsia"/>
                  <w:bCs/>
                  <w:color w:val="1F497D"/>
                  <w:szCs w:val="24"/>
                </w:rPr>
              </w:rPrChange>
            </w:rPr>
            <w:delText xml:space="preserve">Aliquots from fractions 9-12 </w:delText>
          </w:r>
          <w:r w:rsidRPr="00481127" w:rsidDel="007B6145">
            <w:rPr>
              <w:rFonts w:eastAsiaTheme="majorEastAsia"/>
              <w:bCs/>
              <w:szCs w:val="24"/>
              <w:rPrChange w:id="186" w:author="aguthals" w:date="2012-11-07T16:15:00Z">
                <w:rPr>
                  <w:rFonts w:eastAsiaTheme="majorEastAsia"/>
                  <w:bCs/>
                  <w:color w:val="1F497D"/>
                  <w:szCs w:val="24"/>
                </w:rPr>
              </w:rPrChange>
            </w:rPr>
            <w:lastRenderedPageBreak/>
            <w:delText xml:space="preserve">were used </w:delText>
          </w:r>
        </w:del>
        <w:del w:id="187" w:author="aguthals" w:date="2013-02-13T16:20:00Z">
          <w:r w:rsidRPr="00481127" w:rsidDel="00D75B83">
            <w:rPr>
              <w:rFonts w:eastAsiaTheme="majorEastAsia"/>
              <w:bCs/>
              <w:szCs w:val="24"/>
              <w:rPrChange w:id="188" w:author="aguthals" w:date="2012-11-07T16:15:00Z">
                <w:rPr>
                  <w:rFonts w:eastAsiaTheme="majorEastAsia"/>
                  <w:bCs/>
                  <w:color w:val="1F497D"/>
                  <w:szCs w:val="24"/>
                </w:rPr>
              </w:rPrChange>
            </w:rPr>
            <w:delText>in the study presented here</w:delText>
          </w:r>
        </w:del>
        <w:del w:id="189" w:author="aguthals" w:date="2013-02-14T09:33:00Z">
          <w:r w:rsidRPr="00481127" w:rsidDel="007B6145">
            <w:rPr>
              <w:rFonts w:eastAsiaTheme="majorEastAsia"/>
              <w:bCs/>
              <w:szCs w:val="24"/>
              <w:rPrChange w:id="190" w:author="aguthals" w:date="2012-11-07T16:15:00Z">
                <w:rPr>
                  <w:rFonts w:eastAsiaTheme="majorEastAsia"/>
                  <w:bCs/>
                  <w:color w:val="1F497D"/>
                  <w:szCs w:val="24"/>
                </w:rPr>
              </w:rPrChange>
            </w:rPr>
            <w:delText xml:space="preserve">. An aliquot of fraction 10 was used in the 2011 ABRF-iPRG study. </w:delText>
          </w:r>
        </w:del>
      </w:ins>
      <w:ins w:id="191" w:author="Karl Clauser" w:date="2012-08-17T15:56:00Z">
        <w:del w:id="192" w:author="aguthals" w:date="2013-02-14T09:33:00Z">
          <w:r w:rsidR="00721D63" w:rsidRPr="00481127" w:rsidDel="007B6145">
            <w:delText>The data</w:delText>
          </w:r>
        </w:del>
      </w:ins>
      <w:ins w:id="193" w:author="Karl Clauser" w:date="2012-08-17T15:40:00Z">
        <w:del w:id="194" w:author="aguthals" w:date="2013-02-14T09:33:00Z">
          <w:r w:rsidR="00721D63" w:rsidRPr="00481127" w:rsidDel="007B6145">
            <w:delText xml:space="preserve"> wer</w:delText>
          </w:r>
          <w:r w:rsidR="00721D63" w:rsidDel="007B6145">
            <w:delText>e obtained on the same instrument as the 6 p</w:delText>
          </w:r>
          <w:r w:rsidDel="007B6145">
            <w:delText xml:space="preserve">rotein mixture data set. </w:delText>
          </w:r>
        </w:del>
      </w:ins>
      <w:ins w:id="195" w:author="Karl Clauser" w:date="2012-08-20T10:56:00Z">
        <w:del w:id="196" w:author="aguthals" w:date="2013-02-14T09:33:00Z">
          <w:r w:rsidDel="007B6145">
            <w:delText>T</w:delText>
          </w:r>
        </w:del>
      </w:ins>
      <w:ins w:id="197" w:author="Karl Clauser" w:date="2012-08-17T15:40:00Z">
        <w:del w:id="198" w:author="aguthals" w:date="2013-02-14T09:33:00Z">
          <w:r w:rsidR="00721D63" w:rsidDel="007B6145">
            <w:delText xml:space="preserve">he iPRG dataset was collected with the same </w:delText>
          </w:r>
        </w:del>
      </w:ins>
      <w:ins w:id="199" w:author="Karl Clauser" w:date="2012-08-17T15:42:00Z">
        <w:del w:id="200" w:author="aguthals" w:date="2013-02-14T09:33:00Z">
          <w:r w:rsidR="00721D63" w:rsidDel="007B6145">
            <w:delText xml:space="preserve">mass spectrometer </w:delText>
          </w:r>
        </w:del>
      </w:ins>
      <w:ins w:id="201" w:author="Karl Clauser" w:date="2012-08-17T15:40:00Z">
        <w:del w:id="202" w:author="aguthals" w:date="2013-02-14T09:33:00Z">
          <w:r w:rsidR="00721D63" w:rsidDel="007B6145">
            <w:delText>parameters</w:delText>
          </w:r>
        </w:del>
      </w:ins>
      <w:ins w:id="203" w:author="Karl Clauser" w:date="2012-08-17T15:42:00Z">
        <w:del w:id="204" w:author="aguthals" w:date="2013-02-14T09:33:00Z">
          <w:r w:rsidR="00721D63" w:rsidDel="007B6145">
            <w:delText xml:space="preserve"> </w:delText>
          </w:r>
        </w:del>
      </w:ins>
      <w:ins w:id="205" w:author="Karl Clauser" w:date="2012-08-17T15:43:00Z">
        <w:del w:id="206" w:author="aguthals" w:date="2013-02-14T09:33:00Z">
          <w:r w:rsidR="00721D63" w:rsidDel="007B6145">
            <w:delText xml:space="preserve">described in the main methods section </w:delText>
          </w:r>
        </w:del>
      </w:ins>
      <w:ins w:id="207" w:author="Karl Clauser" w:date="2012-08-17T15:42:00Z">
        <w:del w:id="208" w:author="aguthals" w:date="2013-02-14T09:33:00Z">
          <w:r w:rsidR="00721D63" w:rsidDel="007B6145">
            <w:delText>except C</w:delText>
          </w:r>
        </w:del>
      </w:ins>
      <w:ins w:id="209" w:author="Karl Clauser" w:date="2012-08-17T15:43:00Z">
        <w:del w:id="210" w:author="aguthals" w:date="2013-02-14T09:33:00Z">
          <w:r w:rsidR="00721D63" w:rsidDel="007B6145">
            <w:delText>ID</w:delText>
          </w:r>
        </w:del>
      </w:ins>
      <w:ins w:id="211" w:author="Karl Clauser" w:date="2012-08-17T15:42:00Z">
        <w:del w:id="212" w:author="aguthals" w:date="2013-02-14T09:33:00Z">
          <w:r w:rsidR="00721D63" w:rsidDel="007B6145">
            <w:delText xml:space="preserve"> was not performed</w:delText>
          </w:r>
        </w:del>
      </w:ins>
      <w:ins w:id="213" w:author="Karl Clauser" w:date="2012-08-17T15:40:00Z">
        <w:del w:id="214" w:author="aguthals" w:date="2013-02-14T09:33:00Z">
          <w:r w:rsidR="00721D63" w:rsidDel="007B6145">
            <w:delText>,</w:delText>
          </w:r>
        </w:del>
      </w:ins>
      <w:ins w:id="215" w:author="Karl Clauser" w:date="2012-08-17T15:45:00Z">
        <w:del w:id="216" w:author="aguthals" w:date="2013-02-14T09:33:00Z">
          <w:r w:rsidR="00721D63" w:rsidDel="007B6145">
            <w:delText xml:space="preserve"> the top 6 precursors were fragmented, the dynamic exclusion time was </w:delText>
          </w:r>
        </w:del>
      </w:ins>
      <w:ins w:id="217" w:author="Karl Clauser" w:date="2012-08-17T15:47:00Z">
        <w:del w:id="218" w:author="aguthals" w:date="2013-02-14T09:33:00Z">
          <w:r w:rsidR="00721D63" w:rsidDel="007B6145">
            <w:delText>50 sec, and</w:delText>
          </w:r>
        </w:del>
      </w:ins>
      <w:ins w:id="219" w:author="Karl Clauser" w:date="2012-08-17T15:40:00Z">
        <w:del w:id="220" w:author="aguthals" w:date="2013-02-14T09:33:00Z">
          <w:r w:rsidR="00721D63" w:rsidDel="007B6145">
            <w:delText xml:space="preserve"> the instrument had not yet been up</w:delText>
          </w:r>
        </w:del>
      </w:ins>
      <w:ins w:id="221" w:author="Karl Clauser" w:date="2012-08-17T15:42:00Z">
        <w:del w:id="222" w:author="aguthals" w:date="2013-02-14T09:33:00Z">
          <w:r w:rsidR="00721D63" w:rsidDel="007B6145">
            <w:delText>g</w:delText>
          </w:r>
        </w:del>
      </w:ins>
      <w:ins w:id="223" w:author="Karl Clauser" w:date="2012-08-17T15:40:00Z">
        <w:del w:id="224" w:author="aguthals" w:date="2013-02-14T09:33:00Z">
          <w:r w:rsidR="00721D63" w:rsidDel="007B6145">
            <w:delText xml:space="preserve">raded to </w:delText>
          </w:r>
        </w:del>
      </w:ins>
      <w:ins w:id="225" w:author="Karl Clauser" w:date="2012-08-17T15:42:00Z">
        <w:del w:id="226" w:author="aguthals" w:date="2013-02-14T09:33:00Z">
          <w:r w:rsidR="00721D63" w:rsidDel="007B6145">
            <w:delText>the generation 2 ion optics.</w:delText>
          </w:r>
        </w:del>
      </w:ins>
      <w:ins w:id="227" w:author="Karl Clauser" w:date="2012-08-17T15:47:00Z">
        <w:del w:id="228" w:author="aguthals" w:date="2013-02-14T09:33:00Z">
          <w:r w:rsidR="00721D63" w:rsidDel="007B6145">
            <w:delText xml:space="preserve"> The LC gradient was also shallower</w:delText>
          </w:r>
        </w:del>
      </w:ins>
      <w:ins w:id="229" w:author="Karl Clauser" w:date="2012-08-17T15:48:00Z">
        <w:del w:id="230" w:author="aguthals" w:date="2013-02-14T09:33:00Z">
          <w:r w:rsidR="00721D63" w:rsidDel="007B6145">
            <w:delText xml:space="preserve">. </w:delText>
          </w:r>
          <w:r w:rsidR="00721D63" w:rsidRPr="00721D63" w:rsidDel="007B6145">
            <w:delText>The 133 min run time 0.1% formic acid/acetonitrile gradient eluted peptides with ~10-20 sec chromatographic peak widths using the following steps: load at 3%B; elute with 5-35%B in 90 min, elute with 35-90%B in 10 min; wash at 90%B for 9 min.</w:delText>
          </w:r>
        </w:del>
      </w:ins>
      <w:ins w:id="231" w:author="Karl Clauser" w:date="2012-08-17T15:53:00Z">
        <w:del w:id="232" w:author="aguthals" w:date="2013-02-14T09:33:00Z">
          <w:r w:rsidR="00721D63" w:rsidDel="007B6145">
            <w:delText xml:space="preserve"> </w:delText>
          </w:r>
        </w:del>
      </w:ins>
      <w:ins w:id="233" w:author="Karl Clauser" w:date="2012-08-20T11:04:00Z">
        <w:del w:id="234" w:author="aguthals" w:date="2013-02-14T09:33:00Z">
          <w:r w:rsidDel="007B6145">
            <w:rPr>
              <w:rFonts w:cs="Arial"/>
              <w:szCs w:val="24"/>
            </w:rPr>
            <w:delText xml:space="preserve">The original data files and a table detailing the LC gradient mass spectrometer acquisition </w:delText>
          </w:r>
          <w:r w:rsidRPr="00756E8B" w:rsidDel="007B6145">
            <w:rPr>
              <w:rFonts w:cs="Arial"/>
              <w:szCs w:val="24"/>
            </w:rPr>
            <w:delText xml:space="preserve">may be downloaded from </w:delText>
          </w:r>
          <w:r w:rsidDel="007B6145">
            <w:rPr>
              <w:rFonts w:eastAsiaTheme="majorEastAsia"/>
              <w:color w:val="1F497D"/>
              <w:szCs w:val="24"/>
            </w:rPr>
            <w:fldChar w:fldCharType="begin"/>
          </w:r>
          <w:r w:rsidDel="007B6145">
            <w:rPr>
              <w:rFonts w:eastAsiaTheme="majorEastAsia"/>
              <w:color w:val="1F497D"/>
              <w:szCs w:val="24"/>
            </w:rPr>
            <w:delInstrText xml:space="preserve"> HYPERLINK "</w:delInstrText>
          </w:r>
          <w:r w:rsidRPr="00CF2403" w:rsidDel="007B6145">
            <w:rPr>
              <w:rFonts w:eastAsiaTheme="majorEastAsia"/>
              <w:color w:val="1F497D"/>
              <w:szCs w:val="24"/>
            </w:rPr>
            <w:delInstrText>ftp://ftp.broadinstitute.org/distribution/proteomics/public_datasets/Guthals_JPR_2012.</w:delInstrText>
          </w:r>
          <w:r w:rsidDel="007B6145">
            <w:rPr>
              <w:rFonts w:eastAsiaTheme="majorEastAsia"/>
              <w:color w:val="1F497D"/>
              <w:szCs w:val="24"/>
            </w:rPr>
            <w:delInstrText xml:space="preserve">" </w:delInstrText>
          </w:r>
          <w:r w:rsidDel="007B6145">
            <w:rPr>
              <w:rFonts w:eastAsiaTheme="majorEastAsia"/>
              <w:color w:val="1F497D"/>
              <w:szCs w:val="24"/>
            </w:rPr>
            <w:fldChar w:fldCharType="separate"/>
          </w:r>
          <w:r w:rsidRPr="00CF2403" w:rsidDel="007B6145">
            <w:rPr>
              <w:rStyle w:val="Hyperlink"/>
              <w:rFonts w:eastAsiaTheme="majorEastAsia"/>
              <w:szCs w:val="24"/>
            </w:rPr>
            <w:delText>ftp://ftp.broadinstitute.org/distribution/proteomics/public_datasets/Guthals_JPR_2012.</w:delText>
          </w:r>
          <w:r w:rsidDel="007B6145">
            <w:rPr>
              <w:rFonts w:eastAsiaTheme="majorEastAsia"/>
              <w:color w:val="1F497D"/>
              <w:szCs w:val="24"/>
            </w:rPr>
            <w:fldChar w:fldCharType="end"/>
          </w:r>
        </w:del>
      </w:ins>
    </w:p>
    <w:p w:rsidR="00721D63" w:rsidDel="007B6145" w:rsidRDefault="00721D63" w:rsidP="00721D63">
      <w:pPr>
        <w:pStyle w:val="TAMainText"/>
        <w:ind w:firstLine="0"/>
        <w:rPr>
          <w:ins w:id="235" w:author="Karl Clauser" w:date="2012-08-17T15:47:00Z"/>
          <w:del w:id="236" w:author="aguthals" w:date="2013-02-14T09:33:00Z"/>
        </w:rPr>
      </w:pPr>
    </w:p>
    <w:p w:rsidR="00721D63" w:rsidRPr="00721D63" w:rsidDel="007B6145" w:rsidRDefault="00721D63" w:rsidP="00721D63">
      <w:pPr>
        <w:pStyle w:val="TAMainText"/>
        <w:ind w:firstLine="0"/>
        <w:rPr>
          <w:ins w:id="237" w:author="Karl Clauser" w:date="2012-08-17T15:32:00Z"/>
          <w:del w:id="238" w:author="aguthals" w:date="2013-02-14T09:33:00Z"/>
        </w:rPr>
      </w:pPr>
      <w:ins w:id="239" w:author="Karl Clauser" w:date="2012-08-17T15:42:00Z">
        <w:del w:id="240" w:author="aguthals" w:date="2013-02-14T09:33:00Z">
          <w:r w:rsidDel="007B6145">
            <w:delText xml:space="preserve"> </w:delText>
          </w:r>
        </w:del>
      </w:ins>
      <w:ins w:id="241" w:author="Karl Clauser" w:date="2012-08-17T15:32:00Z">
        <w:del w:id="242" w:author="aguthals" w:date="2013-02-14T09:33:00Z">
          <w:r w:rsidRPr="00721D63" w:rsidDel="007B6145">
            <w:delText>Yeast Cell Culture, lysis, Lys-C digestion, and SCX fractionation</w:delText>
          </w:r>
        </w:del>
        <w:del w:id="243" w:author="aguthals" w:date="2013-02-13T16:23:00Z">
          <w:r w:rsidRPr="00721D63" w:rsidDel="00D75B83">
            <w:delText xml:space="preserve"> </w:delText>
          </w:r>
        </w:del>
        <w:del w:id="244" w:author="aguthals" w:date="2013-02-14T09:33:00Z">
          <w:r w:rsidRPr="00721D63" w:rsidDel="007B6145">
            <w:delText>:</w:delText>
          </w:r>
        </w:del>
      </w:ins>
    </w:p>
    <w:p w:rsidR="00721D63" w:rsidDel="007B6145" w:rsidRDefault="00721D63" w:rsidP="00721D63">
      <w:pPr>
        <w:pStyle w:val="TAMainText"/>
        <w:ind w:firstLine="0"/>
        <w:rPr>
          <w:ins w:id="245" w:author="Karl Clauser" w:date="2012-08-17T16:02:00Z"/>
          <w:del w:id="246" w:author="aguthals" w:date="2013-02-14T09:33:00Z"/>
        </w:rPr>
      </w:pPr>
      <w:ins w:id="247" w:author="Karl Clauser" w:date="2012-08-17T15:32:00Z">
        <w:del w:id="248" w:author="aguthals" w:date="2013-02-14T09:33:00Z">
          <w:r w:rsidRPr="00721D63" w:rsidDel="007B6145">
            <w:tab/>
            <w:delText xml:space="preserve">The undigested Saccharomyces cerevisiae lysate, Reference Material (RM) 8323, was obtained from the National Institute of Standards and Technology (NIST) and is described at https://www-s.nist.gov/srmors/view_report.cfm?srm=8323.  The S. cerevisiae, strain BY4741, was grown at Boston Biochem Inc. (Cambridge, MA) in rich (yeast peptone dextrose) medium and harvested by continuous-flow centrifugation. The cell pellet was then washed twice with ice-cold water, and lysed by incubation with ice-cold trichloroacetic acid (10 mL/L) in water for 1 h at 4 °C. The precipitate was collected by centrifugation, washed twice with 100 mL/L water in acetone, and pelleted again. The lyophilized yeast lysate was homogenized at NIST through manual grinding. The ground yeast lysate powder was suspended in 50 mM ammonium bicarbonate containing 6 M urea, pH 7.85. After gently stirring at 5 ºC overnight, the yeast lysate </w:delText>
          </w:r>
          <w:r w:rsidRPr="00721D63" w:rsidDel="007B6145">
            <w:lastRenderedPageBreak/>
            <w:delText>solution was filtered through a 0.22 μm cellulose acetate filter. To remove urea from the yeast lysate solution, the solution was thoroughly dialyzed (6,000 Da to 8,000 Da cutoff) at 5 °C using 50 mM ammonium bicar</w:delText>
          </w:r>
          <w:r w:rsidDel="007B6145">
            <w:delText>bonate as the dialysis buffer.</w:delText>
          </w:r>
        </w:del>
      </w:ins>
    </w:p>
    <w:p w:rsidR="00721D63" w:rsidDel="007B6145" w:rsidRDefault="00721D63" w:rsidP="00721D63">
      <w:pPr>
        <w:pStyle w:val="TAMainText"/>
        <w:ind w:firstLine="720"/>
        <w:rPr>
          <w:ins w:id="249" w:author="Karl Clauser" w:date="2012-08-17T16:02:00Z"/>
          <w:del w:id="250" w:author="aguthals" w:date="2013-02-14T09:33:00Z"/>
        </w:rPr>
      </w:pPr>
      <w:ins w:id="251" w:author="Karl Clauser" w:date="2012-08-17T15:32:00Z">
        <w:del w:id="252" w:author="aguthals" w:date="2013-02-14T09:33:00Z">
          <w:r w:rsidRPr="00721D63" w:rsidDel="007B6145">
            <w:delText>The iPRG started with 200 ug of frozen yeast lysate and vacuum centrifuged to almost dryness, then resuspended in 6M Guanidine HCl / 25mM ammonium bicarbonate (AmBic), reduced with 2mM TCEP, then alkylated with 5mM iodoacetamide.  After diluting to 3M Guanidine HCl/25mM AmBic, 8ug LysC (Wako) was added for overnight digestion, then further diluted to 2M Guanidine HCl/25mM AmBic with an additional 4ug LysC (Roche) and digested overnight again.</w:delText>
          </w:r>
        </w:del>
      </w:ins>
    </w:p>
    <w:p w:rsidR="00721D63" w:rsidRPr="00721D63" w:rsidDel="00D75B83" w:rsidRDefault="00721D63" w:rsidP="00721D63">
      <w:pPr>
        <w:pStyle w:val="TAMainText"/>
        <w:ind w:firstLine="720"/>
        <w:rPr>
          <w:ins w:id="253" w:author="Karl Clauser" w:date="2012-08-17T16:02:00Z"/>
          <w:del w:id="254" w:author="aguthals" w:date="2013-02-13T16:24:00Z"/>
          <w:bCs/>
        </w:rPr>
      </w:pPr>
      <w:ins w:id="255" w:author="Karl Clauser" w:date="2012-08-17T16:02:00Z">
        <w:del w:id="256" w:author="aguthals" w:date="2013-02-14T09:33:00Z">
          <w:r w:rsidRPr="00721D63" w:rsidDel="007B6145">
            <w:rPr>
              <w:bCs/>
            </w:rPr>
            <w:delText>The Lys-C digest was desalted and fractionated by strong cation exchange (SCX) chromatography. The SCX separation was done using a Polysulfoethyl A column from PolyLC (200 x 2.1 mm, 5µm, pore size 200A), 13 peptide containing fractions were collected as the salt gradient went from 1-50% B in 40 min at 200 ul/min. Buffer A: 10mM ammonium formate, 25% acetonitrile, pH 3. Buffer B: 500mM ammonium formate, 25% acetonitrile, pH 6.8.</w:delText>
          </w:r>
        </w:del>
      </w:ins>
    </w:p>
    <w:p w:rsidR="00B4205A" w:rsidDel="007B6145" w:rsidRDefault="00B4205A" w:rsidP="00721D63">
      <w:pPr>
        <w:pStyle w:val="TAMainText"/>
        <w:ind w:firstLine="720"/>
        <w:rPr>
          <w:del w:id="257" w:author="aguthals" w:date="2013-02-14T09:33:00Z"/>
        </w:rPr>
      </w:pPr>
      <w:del w:id="258" w:author="aguthals" w:date="2013-02-14T09:33:00Z">
        <w:r w:rsidDel="007B6145">
          <w:delText xml:space="preserve">&lt;Karl inserts brief description of </w:delText>
        </w:r>
        <w:r w:rsidRPr="00D0470E" w:rsidDel="007B6145">
          <w:rPr>
            <w:rFonts w:cs="Times"/>
          </w:rPr>
          <w:delText xml:space="preserve">Askenazi </w:delText>
        </w:r>
        <w:r w:rsidDel="007B6145">
          <w:rPr>
            <w:rFonts w:cs="Times"/>
          </w:rPr>
          <w:delText>et al data&gt;</w:delText>
        </w:r>
      </w:del>
    </w:p>
    <w:p w:rsidR="00B4205A" w:rsidDel="007B6145" w:rsidRDefault="00B4205A">
      <w:pPr>
        <w:pStyle w:val="TAMainText"/>
        <w:ind w:firstLine="720"/>
        <w:rPr>
          <w:del w:id="259" w:author="aguthals" w:date="2013-02-14T09:33:00Z"/>
        </w:rPr>
        <w:pPrChange w:id="260" w:author="aguthals" w:date="2013-02-13T16:24:00Z">
          <w:pPr>
            <w:pStyle w:val="TAMainText"/>
            <w:ind w:firstLine="0"/>
          </w:pPr>
        </w:pPrChange>
      </w:pPr>
      <w:del w:id="261" w:author="aguthals" w:date="2013-02-14T09:33:00Z">
        <w:r w:rsidDel="007B6145">
          <w:delText xml:space="preserve">A total of </w:delText>
        </w:r>
        <w:r w:rsidRPr="0000702B" w:rsidDel="007B6145">
          <w:delText>9</w:delText>
        </w:r>
        <w:r w:rsidDel="007B6145">
          <w:delText>,</w:delText>
        </w:r>
        <w:r w:rsidRPr="0000702B" w:rsidDel="007B6145">
          <w:delText xml:space="preserve">857 </w:delText>
        </w:r>
        <w:r w:rsidDel="007B6145">
          <w:delText>charge 2 PSMs (</w:delText>
        </w:r>
        <w:r w:rsidRPr="00A17371" w:rsidDel="007B6145">
          <w:delText>8</w:delText>
        </w:r>
        <w:r w:rsidDel="007B6145">
          <w:delText>,</w:delText>
        </w:r>
        <w:r w:rsidRPr="00A17371" w:rsidDel="007B6145">
          <w:delText xml:space="preserve">616 </w:delText>
        </w:r>
        <w:r w:rsidDel="007B6145">
          <w:delText xml:space="preserve">unique peptides) and </w:delText>
        </w:r>
        <w:r w:rsidRPr="0000702B" w:rsidDel="007B6145">
          <w:delText>5</w:delText>
        </w:r>
        <w:r w:rsidDel="007B6145">
          <w:delText>,</w:delText>
        </w:r>
        <w:r w:rsidRPr="0000702B" w:rsidDel="007B6145">
          <w:delText>506</w:delText>
        </w:r>
        <w:r w:rsidDel="007B6145">
          <w:delText xml:space="preserve"> charge 3 PSMs (</w:delText>
        </w:r>
        <w:r w:rsidRPr="00A17371" w:rsidDel="007B6145">
          <w:delText>4</w:delText>
        </w:r>
        <w:r w:rsidDel="007B6145">
          <w:delText>,</w:delText>
        </w:r>
        <w:r w:rsidRPr="00A17371" w:rsidDel="007B6145">
          <w:delText xml:space="preserve">907 </w:delText>
        </w:r>
        <w:r w:rsidDel="007B6145">
          <w:delText xml:space="preserve">unique peptides) were used to train the CID model. 58,892 charge 2 tryptic PSMs (12,704 unique peptides) and 5,980 charge 3 Lys-C PSMs (3,016 unique peptides) were used to train the HCD model. Finally, 5,849 charge 2 tryptic PSMs (5,252 unique peptides), 7,127 charge 3 Lys-C PSMs (3,741 unique peptides), and 4,203 charge 4 Lys-C PSMs (2,095 unique peptides) were used to train the ETD model. All MS/MS spectra were deconvoluted prior to training. </w:delText>
        </w:r>
      </w:del>
      <w:del w:id="262" w:author="aguthals" w:date="2013-02-13T16:29:00Z">
        <w:r w:rsidDel="005B4969">
          <w:delText xml:space="preserve">Only </w:delText>
        </w:r>
      </w:del>
      <w:del w:id="263" w:author="aguthals" w:date="2013-02-14T09:33:00Z">
        <w:r w:rsidDel="007B6145">
          <w:delText xml:space="preserve">spectra from tryptic peptides were </w:delText>
        </w:r>
      </w:del>
      <w:del w:id="264" w:author="aguthals" w:date="2013-02-13T16:29:00Z">
        <w:r w:rsidDel="005B4969">
          <w:delText xml:space="preserve">used </w:delText>
        </w:r>
      </w:del>
      <w:del w:id="265" w:author="aguthals" w:date="2013-02-14T09:33:00Z">
        <w:r w:rsidDel="007B6145">
          <w:delText xml:space="preserve">to train HCD and ETD charge 2 models while spectra from Lys-C peptides were better candidates for training the HCD charge </w:delText>
        </w:r>
        <m:oMath>
          <m:r>
            <w:rPr>
              <w:rFonts w:ascii="Cambria Math" w:hAnsi="Cambria Math"/>
            </w:rPr>
            <m:t>≥</m:t>
          </m:r>
        </m:oMath>
        <w:r w:rsidDel="007B6145">
          <w:delText xml:space="preserve"> 3 and ETD charge </w:delText>
        </w:r>
        <m:oMath>
          <m:r>
            <w:rPr>
              <w:rFonts w:ascii="Cambria Math" w:hAnsi="Cambria Math"/>
            </w:rPr>
            <m:t>≥</m:t>
          </m:r>
        </m:oMath>
        <w:r w:rsidDel="007B6145">
          <w:delText xml:space="preserve"> </w:delText>
        </w:r>
        <w:r w:rsidDel="007B6145">
          <w:lastRenderedPageBreak/>
          <w:delText>3 models.</w:delText>
        </w:r>
      </w:del>
      <w:del w:id="266" w:author="aguthals" w:date="2013-02-13T16:30:00Z">
        <w:r w:rsidDel="005B4969">
          <w:delText xml:space="preserve"> This decision was made after benchmarking all tryptic and Lys-C models with identified HCD and ETD spectra from the 6-protein data set.</w:delText>
        </w:r>
      </w:del>
    </w:p>
    <w:p w:rsidR="00B4205A" w:rsidDel="007B6145" w:rsidRDefault="00B4205A" w:rsidP="00B4205A">
      <w:pPr>
        <w:rPr>
          <w:del w:id="267" w:author="aguthals" w:date="2013-02-14T09:33:00Z"/>
        </w:rPr>
      </w:pPr>
      <w:del w:id="268" w:author="aguthals" w:date="2013-02-14T09:33:00Z">
        <w:r w:rsidDel="007B6145">
          <w:tab/>
          <w:delText xml:space="preserve">The following parameters were used by MS-GFDB: </w:delText>
        </w:r>
        <w:r w:rsidRPr="006063D2" w:rsidDel="007B6145">
          <w:delText xml:space="preserve">carbamidomethylation (+57 Da) protecting group, 1 allowed </w:delText>
        </w:r>
        <w:r w:rsidRPr="006063D2" w:rsidDel="007B6145">
          <w:rPr>
            <w:vertAlign w:val="superscript"/>
          </w:rPr>
          <w:delText>13</w:delText>
        </w:r>
        <w:r w:rsidRPr="006063D2" w:rsidDel="007B6145">
          <w:delText xml:space="preserve">C, </w:delText>
        </w:r>
        <w:r w:rsidDel="007B6145">
          <w:delText xml:space="preserve">specific protease (Tryp or LysC), </w:delText>
        </w:r>
      </w:del>
      <w:del w:id="269" w:author="aguthals" w:date="2013-02-13T16:31:00Z">
        <w:r w:rsidDel="005B4969">
          <w:delText xml:space="preserve">1 </w:delText>
        </w:r>
      </w:del>
      <w:del w:id="270" w:author="aguthals" w:date="2013-02-14T09:33:00Z">
        <w:r w:rsidDel="007B6145">
          <w:delText xml:space="preserve">allowed non-enzymatic termini, </w:delText>
        </w:r>
        <w:r w:rsidRPr="006063D2" w:rsidDel="007B6145">
          <w:delText>high accuracy LTQ instrument ID</w:delText>
        </w:r>
        <w:r w:rsidDel="007B6145">
          <w:delText xml:space="preserve">, 7 ppm (for Frese et al spectra) or 30 ppm (for remaining spectra) parent mass tolerance, target-decoy </w:delText>
        </w:r>
      </w:del>
      <w:del w:id="271" w:author="aguthals" w:date="2013-02-13T16:31:00Z">
        <w:r w:rsidDel="005B4969">
          <w:delText>turned on</w:delText>
        </w:r>
      </w:del>
      <w:del w:id="272" w:author="aguthals" w:date="2013-02-14T09:33:00Z">
        <w:r w:rsidDel="007B6145">
          <w:delText>, CID, HCD, or ETD fragmentation method (depending on type of spectra), and the optional modifications M/W+16 (Oxidation),</w:delText>
        </w:r>
        <w:r w:rsidRPr="000916E5" w:rsidDel="007B6145">
          <w:delText xml:space="preserve"> </w:delText>
        </w:r>
        <w:r w:rsidDel="007B6145">
          <w:delText xml:space="preserve">N-terminal Q-17 (Pyroglutamate formation), and N+1 (Deamidation). The IPI human database v3.87 was used for spectra from human samples and the </w:delText>
        </w:r>
      </w:del>
      <w:del w:id="273" w:author="aguthals" w:date="2013-02-13T16:32:00Z">
        <w:r w:rsidDel="005B4969">
          <w:delText xml:space="preserve">XXX </w:delText>
        </w:r>
      </w:del>
      <w:del w:id="274" w:author="aguthals" w:date="2013-02-14T09:33:00Z">
        <w:r w:rsidDel="007B6145">
          <w:delText>database was used for remaining spectra.</w:delText>
        </w:r>
      </w:del>
    </w:p>
    <w:p w:rsidR="0055442C" w:rsidDel="007B6145" w:rsidRDefault="0055442C" w:rsidP="0055442C">
      <w:pPr>
        <w:pStyle w:val="Heading2"/>
        <w:rPr>
          <w:del w:id="275" w:author="aguthals" w:date="2013-02-14T09:33:00Z"/>
        </w:rPr>
      </w:pPr>
      <w:del w:id="276" w:author="aguthals" w:date="2013-02-14T09:33:00Z">
        <w:r w:rsidDel="007B6145">
          <w:delText>Clustering</w:delText>
        </w:r>
      </w:del>
    </w:p>
    <w:p w:rsidR="0055442C" w:rsidDel="007B6145" w:rsidRDefault="0055442C" w:rsidP="0055442C">
      <w:pPr>
        <w:rPr>
          <w:del w:id="277" w:author="aguthals" w:date="2013-02-14T09:33:00Z"/>
        </w:rPr>
      </w:pPr>
      <w:del w:id="278" w:author="aguthals" w:date="2013-02-14T09:33:00Z">
        <w:r w:rsidDel="007B6145">
          <w:delText>After merging CID/HCD/ETD spectra from the same precursor, merged spectra from the same peptide were clustered as well. Clustering of CID MS/MS spectra is typically done by MS-Cluster</w:delText>
        </w:r>
      </w:del>
      <w:del w:id="279" w:author="aguthals" w:date="2012-11-07T16:24:00Z">
        <w:r w:rsidDel="00481127">
          <w:fldChar w:fldCharType="begin" w:fldLock="1"/>
        </w:r>
        <w:r w:rsidR="00481127" w:rsidDel="00481127">
          <w:del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family" : "Frank", "given" : "Ari M" }, { "family" : "Bandeira", "given" : "Nuno" }, { "family" : "Shen", "given" : "Zhouxin" }, { "family" : "Tanner", "given" : "Stephen" }, { "family" : "Briggs", "given" : "Steven P" }, { "family" : "Smith", "given" : "Richard D" }, { "family" : "Pevzner", "given" : "Pavel A"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i&gt;3&lt;/i&gt;)" }, "properties" : { "noteIndex" : 0 }, "schema" : "https://github.com/citation-style-language/schema/raw/master/csl-citation.json" }</w:delInstrText>
        </w:r>
        <w:r w:rsidDel="00481127">
          <w:fldChar w:fldCharType="end"/>
        </w:r>
        <w:r w:rsidR="00481127" w:rsidDel="00481127">
          <w:delText>(&lt;i&gt;3&lt;/i&gt;)</w:delText>
        </w:r>
      </w:del>
      <w:del w:id="280" w:author="aguthals" w:date="2012-11-07T16:23:00Z">
        <w:r w:rsidR="00481127" w:rsidDel="00481127">
          <w:delText>(&lt;i&gt;3&lt;/i&gt;)</w:delText>
        </w:r>
        <w:r w:rsidR="00D67904" w:rsidDel="00481127">
          <w:delText>(&lt;i&gt;3&lt;/i&gt;)</w:delText>
        </w:r>
        <w:r w:rsidR="003427A0" w:rsidDel="00481127">
          <w:delText>(&lt;i&gt;3&lt;/i&gt;)(&lt;i&gt;3&lt;/i&gt;)</w:delText>
        </w:r>
        <w:r w:rsidDel="00481127">
          <w:delText xml:space="preserve"> </w:delText>
        </w:r>
      </w:del>
      <w:del w:id="281" w:author="aguthals" w:date="2013-02-14T09:33:00Z">
        <w:r w:rsidDel="007B6145">
          <w:delText>before PepNovo</w:delText>
        </w:r>
        <w:r w:rsidRPr="00131FA7" w:rsidDel="007B6145">
          <w:rPr>
            <w:vertAlign w:val="superscript"/>
          </w:rPr>
          <w:delText>+</w:delText>
        </w:r>
        <w:r w:rsidR="008474DC" w:rsidDel="007B6145">
          <w:delText xml:space="preserve"> scoring</w:delText>
        </w:r>
        <w:r w:rsidDel="007B6145">
          <w:delText xml:space="preserve">, but here a </w:delText>
        </w:r>
      </w:del>
      <w:del w:id="282" w:author="aguthals" w:date="2013-02-13T16:33:00Z">
        <w:r w:rsidDel="005B4969">
          <w:delText>more universal</w:delText>
        </w:r>
      </w:del>
      <w:del w:id="283" w:author="aguthals" w:date="2013-02-14T09:33:00Z">
        <w:r w:rsidDel="007B6145">
          <w:delText xml:space="preserve"> approach was adopted </w:delText>
        </w:r>
      </w:del>
      <w:del w:id="284" w:author="aguthals" w:date="2013-02-13T16:33:00Z">
        <w:r w:rsidDel="005B4969">
          <w:delText xml:space="preserve">that is sensitive </w:delText>
        </w:r>
      </w:del>
      <w:del w:id="285" w:author="aguthals" w:date="2013-02-14T09:33:00Z">
        <w:r w:rsidDel="007B6145">
          <w:delText>to any combination of CID/HCD/ETD PRM spectra</w:delText>
        </w:r>
      </w:del>
      <w:del w:id="286" w:author="aguthals" w:date="2013-02-13T16:33:00Z">
        <w:r w:rsidDel="005B4969">
          <w:delText xml:space="preserve">. We used </w:delText>
        </w:r>
      </w:del>
      <w:del w:id="287" w:author="aguthals" w:date="2013-02-14T09:33:00Z">
        <w:r w:rsidDel="007B6145">
          <w:delText>a simplified version of the hierarchical clustering algorithm described by Frank et al</w:delText>
        </w:r>
        <w:r w:rsidDel="007B6145">
          <w:fldChar w:fldCharType="begin" w:fldLock="1"/>
        </w:r>
        <w:r w:rsidR="00D75B83" w:rsidDel="007B6145">
          <w:del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lt;/sup&gt;" }, "properties" : { "noteIndex" : 0 }, "schema" : "https://github.com/citation-style-language/schema/raw/master/csl-citation.json" }</w:delInstrText>
        </w:r>
        <w:r w:rsidDel="007B6145">
          <w:fldChar w:fldCharType="separate"/>
        </w:r>
        <w:r w:rsidR="00D75B83" w:rsidRPr="00D75B83" w:rsidDel="007B6145">
          <w:rPr>
            <w:noProof/>
            <w:vertAlign w:val="superscript"/>
          </w:rPr>
          <w:delText>4</w:delText>
        </w:r>
        <w:r w:rsidDel="007B6145">
          <w:fldChar w:fldCharType="end"/>
        </w:r>
      </w:del>
      <w:del w:id="288" w:author="aguthals" w:date="2013-02-13T16:33:00Z">
        <w:r w:rsidDel="005B4969">
          <w:delText xml:space="preserve">, except the </w:delText>
        </w:r>
      </w:del>
      <w:del w:id="289" w:author="aguthals" w:date="2012-12-12T15:23:00Z">
        <w:r w:rsidDel="00370844">
          <w:delText xml:space="preserve">5-stage </w:delText>
        </w:r>
      </w:del>
      <w:del w:id="290" w:author="aguthals" w:date="2013-02-13T16:33:00Z">
        <w:r w:rsidDel="005B4969">
          <w:delText>merging procedure was added to boost PRMs for all CID/ETD and HCD/ETD pairs in each cluster</w:delText>
        </w:r>
      </w:del>
      <w:del w:id="291" w:author="aguthals" w:date="2013-02-14T09:33:00Z">
        <w:r w:rsidDel="007B6145">
          <w:delText xml:space="preserve">. Initially, every set of CID, HCD, and/or ETD PRM spectra from the same precursor represented its own cluster </w:delText>
        </w:r>
        <m:oMath>
          <m:r>
            <w:rPr>
              <w:rFonts w:ascii="Cambria Math" w:hAnsi="Cambria Math"/>
            </w:rPr>
            <m:t>C</m:t>
          </m:r>
        </m:oMath>
        <w:r w:rsidDel="007B6145">
          <w:delText xml:space="preserve"> with separate merged PRM spectrum </w:delText>
        </w:r>
        <m:oMath>
          <m:r>
            <w:rPr>
              <w:rFonts w:ascii="Cambria Math" w:hAnsi="Cambria Math"/>
            </w:rPr>
            <m:t>S</m:t>
          </m:r>
        </m:oMath>
        <w:r w:rsidDel="007B6145">
          <w:delText xml:space="preserve">. Given a pair of merged PRM spectra </w:delTex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oMath>
        <w:r w:rsidDel="007B6145">
          <w:delText xml:space="preserve"> from a pair of clusters </w:delTex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rsidDel="007B6145">
          <w:delText xml:space="preserve">, similarity between the clusters was evaluated as </w:delText>
        </w:r>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rsidDel="007B6145">
          <w:delText xml:space="preserve"> = </w:delText>
        </w:r>
        <m:oMath>
          <m:r>
            <w:rPr>
              <w:rFonts w:ascii="Cambria Math" w:hAnsi="Cambria Math"/>
            </w:rPr>
            <m:t>min</m:t>
          </m:r>
        </m:oMath>
        <w:r w:rsidDel="007B6145">
          <w:delText xml:space="preserve">( matched PRM score in </w:delTex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Del="007B6145">
          <w:delText xml:space="preserve">/total PRM score in </w:delTex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Del="007B6145">
          <w:delText xml:space="preserve"> , matched PRM score in </w:delTex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Del="007B6145">
          <w:delText xml:space="preserve">/total PRM score in </w:delTex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Del="007B6145">
          <w:delText xml:space="preserve">). Given a threshold </w:delText>
        </w:r>
        <w:r w:rsidDel="007B6145">
          <w:rPr>
            <w:rFonts w:cs="Times"/>
          </w:rPr>
          <w:delText>η</w:delText>
        </w:r>
        <w:r w:rsidDel="007B6145">
          <w:delText xml:space="preserve">, the clustering </w:delText>
        </w:r>
        <w:r w:rsidR="008474DC" w:rsidDel="007B6145">
          <w:delText>procedure iterated</w:delText>
        </w:r>
        <w:r w:rsidDel="007B6145">
          <w:delText xml:space="preserve"> over the following steps:</w:delText>
        </w:r>
      </w:del>
    </w:p>
    <w:p w:rsidR="0055442C" w:rsidDel="007B6145" w:rsidRDefault="0055442C" w:rsidP="0055442C">
      <w:pPr>
        <w:pStyle w:val="ListParagraph"/>
        <w:numPr>
          <w:ilvl w:val="0"/>
          <w:numId w:val="1"/>
        </w:numPr>
        <w:rPr>
          <w:del w:id="292" w:author="aguthals" w:date="2013-02-14T09:33:00Z"/>
        </w:rPr>
      </w:pPr>
      <w:del w:id="293" w:author="aguthals" w:date="2013-02-14T09:33:00Z">
        <w:r w:rsidDel="007B6145">
          <w:lastRenderedPageBreak/>
          <w:delText xml:space="preserve">Find all pairs </w:delTex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oMath>
        <w:r w:rsidDel="007B6145">
          <w:delText xml:space="preserve"> with equal parent masses </w:delTex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oMath>
        <w:r w:rsidDel="007B6145">
          <w:delText xml:space="preserve"> (within 20 ppm parent mass tolerance) and </w:delText>
        </w:r>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r>
            <m:rPr>
              <m:sty m:val="p"/>
            </m:rPr>
            <w:rPr>
              <w:rFonts w:ascii="Cambria Math" w:hAnsi="Cambria Math" w:cs="Times"/>
            </w:rPr>
            <m:t>η</m:t>
          </m:r>
        </m:oMath>
        <w:r w:rsidDel="007B6145">
          <w:delText>. If no pairs were found then exit.</w:delText>
        </w:r>
      </w:del>
    </w:p>
    <w:p w:rsidR="0055442C" w:rsidDel="007B6145" w:rsidRDefault="0055442C" w:rsidP="0055442C">
      <w:pPr>
        <w:pStyle w:val="ListParagraph"/>
        <w:numPr>
          <w:ilvl w:val="0"/>
          <w:numId w:val="1"/>
        </w:numPr>
        <w:rPr>
          <w:del w:id="294" w:author="aguthals" w:date="2013-02-14T09:33:00Z"/>
        </w:rPr>
      </w:pPr>
      <w:del w:id="295" w:author="aguthals" w:date="2013-02-14T09:33:00Z">
        <w:r w:rsidDel="007B6145">
          <w:delText xml:space="preserve">Merge all pairs </w:delTex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rsidDel="007B6145">
          <w:delText xml:space="preserve"> between unique clusters (no two pairs can contain the same cluster) in order of decreasing score:</w:delText>
        </w:r>
      </w:del>
    </w:p>
    <w:p w:rsidR="0055442C" w:rsidDel="007B6145" w:rsidRDefault="00A92335" w:rsidP="0055442C">
      <w:pPr>
        <w:pStyle w:val="ListParagraph"/>
        <w:numPr>
          <w:ilvl w:val="1"/>
          <w:numId w:val="1"/>
        </w:numPr>
        <w:rPr>
          <w:del w:id="296" w:author="aguthals" w:date="2013-02-14T09:33:00Z"/>
        </w:rPr>
      </w:pPr>
      <m:oMath>
        <m:sSub>
          <m:sSubPr>
            <m:ctrlPr>
              <w:del w:id="297" w:author="aguthals" w:date="2013-02-14T09:33:00Z">
                <w:rPr>
                  <w:rFonts w:ascii="Cambria Math" w:hAnsi="Cambria Math"/>
                  <w:i/>
                </w:rPr>
              </w:del>
            </m:ctrlPr>
          </m:sSubPr>
          <m:e>
            <w:del w:id="298" w:author="aguthals" w:date="2013-02-14T09:33:00Z">
              <m:r>
                <w:rPr>
                  <w:rFonts w:ascii="Cambria Math" w:hAnsi="Cambria Math"/>
                </w:rPr>
                <m:t>C</m:t>
              </m:r>
            </w:del>
          </m:e>
          <m:sub>
            <w:del w:id="299" w:author="aguthals" w:date="2013-02-14T09:33:00Z">
              <m:r>
                <w:rPr>
                  <w:rFonts w:ascii="Cambria Math" w:hAnsi="Cambria Math"/>
                </w:rPr>
                <m:t>1</m:t>
              </m:r>
            </w:del>
          </m:sub>
        </m:sSub>
        <w:del w:id="300" w:author="aguthals" w:date="2013-02-14T09:33:00Z">
          <m:r>
            <w:rPr>
              <w:rFonts w:ascii="Cambria Math" w:hAnsi="Cambria Math"/>
            </w:rPr>
            <m:t>←</m:t>
          </m:r>
        </w:del>
        <m:sSub>
          <m:sSubPr>
            <m:ctrlPr>
              <w:del w:id="301" w:author="aguthals" w:date="2013-02-14T09:33:00Z">
                <w:rPr>
                  <w:rFonts w:ascii="Cambria Math" w:hAnsi="Cambria Math"/>
                  <w:i/>
                </w:rPr>
              </w:del>
            </m:ctrlPr>
          </m:sSubPr>
          <m:e>
            <w:del w:id="302" w:author="aguthals" w:date="2013-02-14T09:33:00Z">
              <m:r>
                <w:rPr>
                  <w:rFonts w:ascii="Cambria Math" w:hAnsi="Cambria Math"/>
                </w:rPr>
                <m:t>C</m:t>
              </m:r>
            </w:del>
          </m:e>
          <m:sub>
            <w:del w:id="303" w:author="aguthals" w:date="2013-02-14T09:33:00Z">
              <m:r>
                <w:rPr>
                  <w:rFonts w:ascii="Cambria Math" w:hAnsi="Cambria Math"/>
                </w:rPr>
                <m:t>1</m:t>
              </m:r>
            </w:del>
          </m:sub>
        </m:sSub>
        <w:del w:id="304" w:author="aguthals" w:date="2013-02-14T09:33:00Z">
          <m:r>
            <w:rPr>
              <w:rFonts w:ascii="Cambria Math" w:hAnsi="Cambria Math"/>
            </w:rPr>
            <m:t>∪</m:t>
          </m:r>
        </w:del>
        <m:sSub>
          <m:sSubPr>
            <m:ctrlPr>
              <w:del w:id="305" w:author="aguthals" w:date="2013-02-14T09:33:00Z">
                <w:rPr>
                  <w:rFonts w:ascii="Cambria Math" w:hAnsi="Cambria Math"/>
                  <w:i/>
                </w:rPr>
              </w:del>
            </m:ctrlPr>
          </m:sSubPr>
          <m:e>
            <w:del w:id="306" w:author="aguthals" w:date="2013-02-14T09:33:00Z">
              <m:r>
                <w:rPr>
                  <w:rFonts w:ascii="Cambria Math" w:hAnsi="Cambria Math"/>
                </w:rPr>
                <m:t>C</m:t>
              </m:r>
            </w:del>
          </m:e>
          <m:sub>
            <w:del w:id="307" w:author="aguthals" w:date="2013-02-14T09:33:00Z">
              <m:r>
                <w:rPr>
                  <w:rFonts w:ascii="Cambria Math" w:hAnsi="Cambria Math"/>
                </w:rPr>
                <m:t>2</m:t>
              </m:r>
            </w:del>
          </m:sub>
        </m:sSub>
      </m:oMath>
    </w:p>
    <w:p w:rsidR="0055442C" w:rsidRPr="009026E8" w:rsidDel="007B6145" w:rsidRDefault="0055442C" w:rsidP="0055442C">
      <w:pPr>
        <w:pStyle w:val="ListParagraph"/>
        <w:numPr>
          <w:ilvl w:val="1"/>
          <w:numId w:val="1"/>
        </w:numPr>
        <w:rPr>
          <w:del w:id="308" w:author="aguthals" w:date="2013-02-14T09:33:00Z"/>
        </w:rPr>
      </w:pPr>
      <w:del w:id="309" w:author="aguthals" w:date="2013-02-14T09:33:00Z">
        <w:r w:rsidDel="007B6145">
          <w:delText xml:space="preserve">Remove </w:delTex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Del="007B6145">
          <w:delText xml:space="preserve"> and </w:delText>
        </w:r>
        <m:oMath>
          <m:sSub>
            <m:sSubPr>
              <m:ctrlPr>
                <w:rPr>
                  <w:rFonts w:ascii="Cambria Math" w:hAnsi="Cambria Math"/>
                  <w:i/>
                </w:rPr>
              </m:ctrlPr>
            </m:sSubPr>
            <m:e>
              <m:r>
                <w:rPr>
                  <w:rFonts w:ascii="Cambria Math" w:hAnsi="Cambria Math"/>
                </w:rPr>
                <m:t>S</m:t>
              </m:r>
            </m:e>
            <m:sub>
              <m:r>
                <w:rPr>
                  <w:rFonts w:ascii="Cambria Math" w:hAnsi="Cambria Math"/>
                </w:rPr>
                <m:t>2</m:t>
              </m:r>
            </m:sub>
          </m:sSub>
        </m:oMath>
      </w:del>
    </w:p>
    <w:p w:rsidR="0055442C" w:rsidRPr="009026E8" w:rsidDel="007B6145" w:rsidRDefault="0055442C" w:rsidP="0055442C">
      <w:pPr>
        <w:pStyle w:val="ListParagraph"/>
        <w:numPr>
          <w:ilvl w:val="1"/>
          <w:numId w:val="1"/>
        </w:numPr>
        <w:rPr>
          <w:del w:id="310" w:author="aguthals" w:date="2013-02-14T09:33:00Z"/>
        </w:rPr>
      </w:pPr>
      <w:del w:id="311" w:author="aguthals" w:date="2013-02-14T09:33:00Z">
        <w:r w:rsidDel="007B6145">
          <w:delText xml:space="preserve">Use the </w:delText>
        </w:r>
      </w:del>
      <w:del w:id="312" w:author="aguthals" w:date="2012-12-12T15:24:00Z">
        <w:r w:rsidDel="00370844">
          <w:delText>5-stage</w:delText>
        </w:r>
      </w:del>
      <w:del w:id="313" w:author="aguthals" w:date="2013-02-14T09:33:00Z">
        <w:r w:rsidDel="007B6145">
          <w:delText xml:space="preserve"> merging procedure (with rank-based filtering) to re-compute </w:delTex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Del="007B6145">
          <w:delText xml:space="preserve"> from all unique CID/ETD and/or HCD/ETD pairs in </w:delText>
        </w:r>
        <m:oMath>
          <m:sSub>
            <m:sSubPr>
              <m:ctrlPr>
                <w:rPr>
                  <w:rFonts w:ascii="Cambria Math" w:hAnsi="Cambria Math"/>
                  <w:i/>
                </w:rPr>
              </m:ctrlPr>
            </m:sSubPr>
            <m:e>
              <m:r>
                <w:rPr>
                  <w:rFonts w:ascii="Cambria Math" w:hAnsi="Cambria Math"/>
                </w:rPr>
                <m:t>C</m:t>
              </m:r>
            </m:e>
            <m:sub>
              <m:r>
                <w:rPr>
                  <w:rFonts w:ascii="Cambria Math" w:hAnsi="Cambria Math"/>
                </w:rPr>
                <m:t>1</m:t>
              </m:r>
            </m:sub>
          </m:sSub>
        </m:oMath>
      </w:del>
    </w:p>
    <w:p w:rsidR="0055442C" w:rsidRPr="00C3275B" w:rsidDel="007B6145" w:rsidRDefault="0055442C" w:rsidP="0055442C">
      <w:pPr>
        <w:pStyle w:val="ListParagraph"/>
        <w:numPr>
          <w:ilvl w:val="0"/>
          <w:numId w:val="1"/>
        </w:numPr>
        <w:rPr>
          <w:del w:id="314" w:author="aguthals" w:date="2013-02-14T09:33:00Z"/>
        </w:rPr>
      </w:pPr>
      <w:del w:id="315" w:author="aguthals" w:date="2013-02-14T09:33:00Z">
        <w:r w:rsidDel="007B6145">
          <w:delText>Repeat from [1]</w:delText>
        </w:r>
      </w:del>
    </w:p>
    <w:p w:rsidR="0055442C" w:rsidDel="007B6145" w:rsidRDefault="0055442C" w:rsidP="0055442C">
      <w:pPr>
        <w:pStyle w:val="TAMainText"/>
        <w:ind w:firstLine="0"/>
        <w:rPr>
          <w:del w:id="316" w:author="aguthals" w:date="2013-02-14T09:33:00Z"/>
          <w:rFonts w:cs="Times"/>
        </w:rPr>
      </w:pPr>
      <w:del w:id="317" w:author="aguthals" w:date="2013-02-14T09:33:00Z">
        <w:r w:rsidDel="007B6145">
          <w:rPr>
            <w:rFonts w:cs="Times"/>
          </w:rPr>
          <w:delText>η was chosen to be conservative (0.72) to avoid clustering spectra from different peptides, which could have introduced de novo sequencing errors in down-stream alignment/assembly steps (&gt; 99% of all clusters containing 2 or more triplets identified by MS-GFDB had</w:delText>
        </w:r>
        <w:r w:rsidR="008474DC" w:rsidDel="007B6145">
          <w:rPr>
            <w:rFonts w:cs="Times"/>
          </w:rPr>
          <w:delText xml:space="preserve"> all</w:delText>
        </w:r>
        <w:r w:rsidDel="007B6145">
          <w:rPr>
            <w:rFonts w:cs="Times"/>
          </w:rPr>
          <w:delText xml:space="preserve"> matching peptide IDs)</w:delText>
        </w:r>
        <w:r w:rsidR="00B15B44" w:rsidDel="007B6145">
          <w:rPr>
            <w:rFonts w:cs="Times"/>
          </w:rPr>
          <w:delText>. When propagating MS-GFDB PSMs to compute sequencing accuracy, the representative peptide match for a given cluster was the most abundant over all identified triplets/pairs in the cluster (ties were broken by comparing the lowest observed FDR per peptide match).</w:delText>
        </w:r>
      </w:del>
    </w:p>
    <w:p w:rsidR="00BF2A11" w:rsidRDefault="00BF2A11" w:rsidP="00BF2A11">
      <w:pPr>
        <w:pStyle w:val="Heading2"/>
      </w:pPr>
      <w:r>
        <w:t>Meta-SPS Parameters</w:t>
      </w:r>
    </w:p>
    <w:p w:rsidR="00BF2A11" w:rsidRPr="002D02F7" w:rsidRDefault="00BF2A11" w:rsidP="00BF2A11">
      <w:pPr>
        <w:pStyle w:val="TAMainText"/>
        <w:ind w:firstLine="0"/>
        <w:rPr>
          <w:rFonts w:cs="Times"/>
        </w:rPr>
      </w:pPr>
      <w:r>
        <w:rPr>
          <w:rFonts w:cs="Times"/>
        </w:rPr>
        <w:t>The following parameters were used when sequencing CID</w:t>
      </w:r>
      <w:r w:rsidR="002D02F7">
        <w:rPr>
          <w:rFonts w:cs="Times"/>
        </w:rPr>
        <w:t xml:space="preserve">/HCD/ETD, CID/ETD, and HCD/ETD: </w:t>
      </w:r>
      <w:r>
        <w:rPr>
          <w:rFonts w:cs="Times"/>
        </w:rPr>
        <w:t>0.05 maximum allowable p-value of PRM spectral alignments (SPS fits the distribution of alignment scores to a Gaussian curve to approximate p-values)</w:t>
      </w:r>
      <w:r w:rsidR="003427A0">
        <w:rPr>
          <w:rFonts w:cs="Times"/>
        </w:rPr>
        <w:t xml:space="preserve">, </w:t>
      </w:r>
      <w:r w:rsidRPr="00BF2A11">
        <w:t>3.35</w:t>
      </w:r>
      <w:r>
        <w:t xml:space="preserve"> minimum overlap score between SPS contigs during the second stage of alignment/assembly</w:t>
      </w:r>
      <w:ins w:id="318" w:author="aguthals" w:date="2013-02-14T09:36:00Z">
        <w:r w:rsidR="007B6145">
          <w:fldChar w:fldCharType="begin" w:fldLock="1"/>
        </w:r>
      </w:ins>
      <w:r w:rsidR="007B6145">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5&lt;/sup&gt;" }, "properties" : { "noteIndex" : 0 }, "schema" : "https://github.com/citation-style-language/schema/raw/master/csl-citation.json" }</w:instrText>
      </w:r>
      <w:r w:rsidR="007B6145">
        <w:fldChar w:fldCharType="separate"/>
      </w:r>
      <w:r w:rsidR="007B6145" w:rsidRPr="007B6145">
        <w:rPr>
          <w:noProof/>
          <w:vertAlign w:val="superscript"/>
        </w:rPr>
        <w:t>5</w:t>
      </w:r>
      <w:ins w:id="319" w:author="aguthals" w:date="2013-02-14T09:36:00Z">
        <w:r w:rsidR="007B6145">
          <w:fldChar w:fldCharType="end"/>
        </w:r>
      </w:ins>
      <w:r w:rsidR="003427A0">
        <w:t>, and 0.04/0.1 peak/parent mass Da tolerance</w:t>
      </w:r>
      <w:del w:id="320" w:author="aguthals" w:date="2013-02-14T09:36:00Z">
        <w:r w:rsidR="003427A0" w:rsidDel="007B6145">
          <w:delText xml:space="preserve"> (for all steps not supporting ppm tolerance)</w:delText>
        </w:r>
      </w:del>
      <w:r w:rsidR="002D02F7">
        <w:rPr>
          <w:rFonts w:cs="Times"/>
        </w:rPr>
        <w:t>.</w:t>
      </w:r>
      <w:ins w:id="321" w:author="aguthals" w:date="2013-02-14T09:36:00Z">
        <w:r w:rsidR="007B6145">
          <w:rPr>
            <w:rFonts w:cs="Times"/>
          </w:rPr>
          <w:t xml:space="preserve"> Since MS/MS deconvolution</w:t>
        </w:r>
        <w:r w:rsidR="007B6145">
          <w:rPr>
            <w:rFonts w:cs="Times"/>
          </w:rPr>
          <w:fldChar w:fldCharType="begin" w:fldLock="1"/>
        </w:r>
      </w:ins>
      <w:r w:rsidR="007B6145">
        <w:rPr>
          <w:rFonts w:cs="Times"/>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3&lt;/sup&gt;" }, "properties" : { "noteIndex" : 0 }, "schema" : "https://github.com/citation-style-language/schema/raw/master/csl-citation.json" }</w:instrText>
      </w:r>
      <w:r w:rsidR="007B6145">
        <w:rPr>
          <w:rFonts w:cs="Times"/>
        </w:rPr>
        <w:fldChar w:fldCharType="separate"/>
      </w:r>
      <w:r w:rsidR="007B6145" w:rsidRPr="007B6145">
        <w:rPr>
          <w:rFonts w:cs="Times"/>
          <w:noProof/>
          <w:vertAlign w:val="superscript"/>
        </w:rPr>
        <w:t>3</w:t>
      </w:r>
      <w:ins w:id="322" w:author="aguthals" w:date="2013-02-14T09:36:00Z">
        <w:r w:rsidR="007B6145">
          <w:rPr>
            <w:rFonts w:cs="Times"/>
          </w:rPr>
          <w:fldChar w:fldCharType="end"/>
        </w:r>
        <w:r w:rsidR="007B6145">
          <w:rPr>
            <w:rFonts w:cs="Times"/>
          </w:rPr>
          <w:t xml:space="preserve"> supports ppm tolerances, spectra were </w:t>
        </w:r>
        <w:proofErr w:type="spellStart"/>
        <w:r w:rsidR="007B6145">
          <w:rPr>
            <w:rFonts w:cs="Times"/>
          </w:rPr>
          <w:t>deconvoluted</w:t>
        </w:r>
        <w:proofErr w:type="spellEnd"/>
        <w:r w:rsidR="007B6145">
          <w:rPr>
            <w:rFonts w:cs="Times"/>
          </w:rPr>
          <w:t xml:space="preserve"> with 10 ppm peak tolerance</w:t>
        </w:r>
      </w:ins>
      <w:ins w:id="323" w:author="aguthals" w:date="2013-02-14T09:38:00Z">
        <w:r w:rsidR="007B6145">
          <w:rPr>
            <w:rFonts w:cs="Times"/>
          </w:rPr>
          <w:t xml:space="preserve"> </w:t>
        </w:r>
        <w:r w:rsidR="007B6145">
          <w:rPr>
            <w:rFonts w:cs="Times"/>
          </w:rPr>
          <w:lastRenderedPageBreak/>
          <w:t>(all remaining steps used a fixed Da tolerance of 0.04)</w:t>
        </w:r>
      </w:ins>
      <w:ins w:id="324" w:author="aguthals" w:date="2013-02-14T09:36:00Z">
        <w:r w:rsidR="007B6145">
          <w:rPr>
            <w:rFonts w:cs="Times"/>
          </w:rPr>
          <w:t>.</w:t>
        </w:r>
      </w:ins>
      <w:r w:rsidR="002D02F7">
        <w:rPr>
          <w:rFonts w:cs="Times"/>
        </w:rPr>
        <w:t xml:space="preserve"> </w:t>
      </w:r>
      <w:r>
        <w:t xml:space="preserve">Remaining </w:t>
      </w:r>
      <w:r w:rsidR="002D02F7">
        <w:t>parameters</w:t>
      </w:r>
      <w:r>
        <w:t xml:space="preserve"> were set to </w:t>
      </w:r>
      <w:r w:rsidR="003427A0">
        <w:t xml:space="preserve">their default values. </w:t>
      </w:r>
      <w:del w:id="325" w:author="aguthals" w:date="2012-11-27T13:18:00Z">
        <w:r w:rsidR="003427A0" w:rsidDel="00C61CEB">
          <w:delText xml:space="preserve">Since </w:delText>
        </w:r>
        <w:r w:rsidDel="00C61CEB">
          <w:delText>resultin</w:delText>
        </w:r>
        <w:r w:rsidR="003427A0" w:rsidDel="00C61CEB">
          <w:delText>g</w:delText>
        </w:r>
        <w:r w:rsidDel="00C61CEB">
          <w:delText xml:space="preserve"> meta-contigs were so long on average, we only reported meta-contigs assembling at least 5 SPS contigs or more.</w:delText>
        </w:r>
        <w:r w:rsidR="003427A0" w:rsidDel="00C61CEB">
          <w:delText xml:space="preserve"> </w:delText>
        </w:r>
      </w:del>
      <w:r w:rsidR="003427A0">
        <w:t xml:space="preserve">For paired CID/HCD, we used </w:t>
      </w:r>
      <w:r w:rsidR="00D67904">
        <w:t>the same parameters except for 0.045 max p-value (as was done previously for separate CID and HCD</w:t>
      </w:r>
      <w:r w:rsidR="00D67904">
        <w:fldChar w:fldCharType="begin" w:fldLock="1"/>
      </w:r>
      <w:r w:rsidR="007B6145">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3&lt;/sup&gt;" }, "properties" : { "noteIndex" : 0 }, "schema" : "https://github.com/citation-style-language/schema/raw/master/csl-citation.json" }</w:instrText>
      </w:r>
      <w:r w:rsidR="00D67904">
        <w:fldChar w:fldCharType="separate"/>
      </w:r>
      <w:r w:rsidR="007B6145" w:rsidRPr="007B6145">
        <w:rPr>
          <w:noProof/>
          <w:vertAlign w:val="superscript"/>
        </w:rPr>
        <w:t>3</w:t>
      </w:r>
      <w:r w:rsidR="00D67904">
        <w:fldChar w:fldCharType="end"/>
      </w:r>
      <w:r w:rsidR="00D67904">
        <w:t>).</w:t>
      </w:r>
    </w:p>
    <w:p w:rsidR="00B4205A" w:rsidRDefault="00B4205A" w:rsidP="00B4205A">
      <w:r>
        <w:br w:type="page"/>
      </w:r>
    </w:p>
    <w:p w:rsidR="00B4205A" w:rsidRDefault="00B4205A" w:rsidP="00B4205A">
      <w:pPr>
        <w:pStyle w:val="Heading1"/>
        <w:divId w:val="1501963117"/>
      </w:pPr>
      <w:r>
        <w:lastRenderedPageBreak/>
        <w:t>References</w:t>
      </w:r>
    </w:p>
    <w:p w:rsidR="007B6145" w:rsidRPr="007B6145" w:rsidRDefault="00B4205A">
      <w:pPr>
        <w:pStyle w:val="NormalWeb"/>
        <w:ind w:left="640" w:hanging="640"/>
        <w:divId w:val="1989941143"/>
        <w:rPr>
          <w:rFonts w:ascii="Times" w:hAnsi="Times" w:cs="Times"/>
          <w:noProof/>
        </w:rPr>
      </w:pPr>
      <w:r>
        <w:fldChar w:fldCharType="begin" w:fldLock="1"/>
      </w:r>
      <w:r>
        <w:instrText xml:space="preserve">ADDIN Mendeley Bibliography CSL_BIBLIOGRAPHY </w:instrText>
      </w:r>
      <w:r>
        <w:fldChar w:fldCharType="separate"/>
      </w:r>
      <w:r w:rsidR="007B6145" w:rsidRPr="007B6145">
        <w:rPr>
          <w:rFonts w:ascii="Times" w:hAnsi="Times" w:cs="Times"/>
          <w:noProof/>
        </w:rPr>
        <w:t xml:space="preserve">1. </w:t>
      </w:r>
      <w:r w:rsidR="007B6145" w:rsidRPr="007B6145">
        <w:rPr>
          <w:rFonts w:ascii="Times" w:hAnsi="Times" w:cs="Times"/>
          <w:noProof/>
        </w:rPr>
        <w:tab/>
        <w:t xml:space="preserve">Kim S, Mischerikow N, Bandeira N, Navarro JD, Wich L, Mohammed S, Heck AJR, Pevzner PA (2010) The generating function of CID, ETD, and CID/ETD pairs of tandem mass spectra: applications to database search. </w:t>
      </w:r>
      <w:r w:rsidR="007B6145" w:rsidRPr="007B6145">
        <w:rPr>
          <w:rFonts w:ascii="Times" w:hAnsi="Times" w:cs="Times"/>
          <w:i/>
          <w:iCs/>
          <w:noProof/>
        </w:rPr>
        <w:t>Molecular &amp; Cellular Proteomics</w:t>
      </w:r>
      <w:r w:rsidR="007B6145" w:rsidRPr="007B6145">
        <w:rPr>
          <w:rFonts w:ascii="Times" w:hAnsi="Times" w:cs="Times"/>
          <w:noProof/>
        </w:rPr>
        <w:t xml:space="preserve"> 9:2840–2852.</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2. </w:t>
      </w:r>
      <w:r w:rsidRPr="007B6145">
        <w:rPr>
          <w:rFonts w:ascii="Times" w:hAnsi="Times" w:cs="Times"/>
          <w:noProof/>
        </w:rPr>
        <w:tab/>
        <w:t xml:space="preserve">Bairoch A, Apweiler R, Wu CH, Barker WC, Boeckmann B, Ferro S, Gasteiger E, Huang H, Lopez R, Magrane M, Martin MJ, Natale DA, O’Donovan C, Redaschi N, Yeh L-SL (2008) The Universal Protein Resource (UniProt). </w:t>
      </w:r>
      <w:r w:rsidRPr="007B6145">
        <w:rPr>
          <w:rFonts w:ascii="Times" w:hAnsi="Times" w:cs="Times"/>
          <w:i/>
          <w:iCs/>
          <w:noProof/>
        </w:rPr>
        <w:t>Nucleic Acids Research</w:t>
      </w:r>
      <w:r w:rsidRPr="007B6145">
        <w:rPr>
          <w:rFonts w:ascii="Times" w:hAnsi="Times" w:cs="Times"/>
          <w:noProof/>
        </w:rPr>
        <w:t xml:space="preserve"> 35:D190–D195.</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3. </w:t>
      </w:r>
      <w:r w:rsidRPr="007B6145">
        <w:rPr>
          <w:rFonts w:ascii="Times" w:hAnsi="Times" w:cs="Times"/>
          <w:noProof/>
        </w:rPr>
        <w:tab/>
        <w:t xml:space="preserve">Guthals A, Clauser KR, Bandeira N (2012) Shotgun protein sequencing with meta-contig assembly. </w:t>
      </w:r>
      <w:r w:rsidRPr="007B6145">
        <w:rPr>
          <w:rFonts w:ascii="Times" w:hAnsi="Times" w:cs="Times"/>
          <w:i/>
          <w:iCs/>
          <w:noProof/>
        </w:rPr>
        <w:t>Molecular &amp; Cellular Proteomics</w:t>
      </w:r>
      <w:r w:rsidRPr="007B6145">
        <w:rPr>
          <w:rFonts w:ascii="Times" w:hAnsi="Times" w:cs="Times"/>
          <w:noProof/>
        </w:rPr>
        <w:t xml:space="preserve"> 10:1084–96.</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4. </w:t>
      </w:r>
      <w:r w:rsidRPr="007B6145">
        <w:rPr>
          <w:rFonts w:ascii="Times" w:hAnsi="Times" w:cs="Times"/>
          <w:noProof/>
        </w:rPr>
        <w:tab/>
        <w:t xml:space="preserve">Frank AM, Bandeira N, Shen Z, Tanner S, Briggs SP, Smith RD, Pevzner PA (2008) Clustering millions of tandem mass spectra. </w:t>
      </w:r>
      <w:r w:rsidRPr="007B6145">
        <w:rPr>
          <w:rFonts w:ascii="Times" w:hAnsi="Times" w:cs="Times"/>
          <w:i/>
          <w:iCs/>
          <w:noProof/>
        </w:rPr>
        <w:t>Journal of Proteome Research</w:t>
      </w:r>
      <w:r w:rsidRPr="007B6145">
        <w:rPr>
          <w:rFonts w:ascii="Times" w:hAnsi="Times" w:cs="Times"/>
          <w:noProof/>
        </w:rPr>
        <w:t xml:space="preserve"> 7:113–122.</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5. </w:t>
      </w:r>
      <w:r w:rsidRPr="007B6145">
        <w:rPr>
          <w:rFonts w:ascii="Times" w:hAnsi="Times" w:cs="Times"/>
          <w:noProof/>
        </w:rPr>
        <w:tab/>
        <w:t xml:space="preserve">Bandeira N, Clauser KR, Pevzner PA (2007) Shotgun protein sequencing: assembly of peptide tandem mass spectra from mixtures of modified proteins. </w:t>
      </w:r>
      <w:r w:rsidRPr="007B6145">
        <w:rPr>
          <w:rFonts w:ascii="Times" w:hAnsi="Times" w:cs="Times"/>
          <w:i/>
          <w:iCs/>
          <w:noProof/>
        </w:rPr>
        <w:t>Molecular &amp; Cellular Proteomics</w:t>
      </w:r>
      <w:r w:rsidRPr="007B6145">
        <w:rPr>
          <w:rFonts w:ascii="Times" w:hAnsi="Times" w:cs="Times"/>
          <w:noProof/>
        </w:rPr>
        <w:t xml:space="preserve"> 6:1123–34. </w:t>
      </w:r>
    </w:p>
    <w:p w:rsidR="00640BA3" w:rsidRDefault="00B4205A" w:rsidP="007B6145">
      <w:pPr>
        <w:pStyle w:val="NormalWeb"/>
        <w:ind w:left="640" w:hanging="640"/>
        <w:divId w:val="705251491"/>
      </w:pPr>
      <w:r>
        <w:fldChar w:fldCharType="end"/>
      </w:r>
    </w:p>
    <w:sectPr w:rsidR="00640BA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3" w:author="Nuno Bandeira" w:date="2013-02-19T10:34:00Z" w:initials="NB">
    <w:p w:rsidR="00CE60CD" w:rsidRDefault="00CE60CD">
      <w:pPr>
        <w:pStyle w:val="CommentText"/>
      </w:pPr>
      <w:r>
        <w:rPr>
          <w:rStyle w:val="CommentReference"/>
        </w:rPr>
        <w:annotationRef/>
      </w:r>
      <w:r>
        <w:t>Did this not use any of the other steps in the merging procedure described in the methods section?</w:t>
      </w:r>
    </w:p>
  </w:comment>
  <w:comment w:id="111" w:author="Nuno Bandeira" w:date="2013-02-19T12:11:00Z" w:initials="NB">
    <w:p w:rsidR="00CE60CD" w:rsidRDefault="00CE60CD">
      <w:pPr>
        <w:pStyle w:val="CommentText"/>
      </w:pPr>
      <w:r>
        <w:rPr>
          <w:rStyle w:val="CommentReference"/>
        </w:rPr>
        <w:annotationRef/>
      </w:r>
      <w:r>
        <w:t>Was this determined from analysis of clusters with mixed peptide IDs?</w:t>
      </w:r>
    </w:p>
    <w:p w:rsidR="002602BB" w:rsidRDefault="002602BB">
      <w:pPr>
        <w:pStyle w:val="CommentText"/>
      </w:pPr>
      <w:r>
        <w:t>Adrian – yes, shoul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C3837"/>
    <w:multiLevelType w:val="hybridMultilevel"/>
    <w:tmpl w:val="C4769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0B0A8C"/>
    <w:multiLevelType w:val="hybridMultilevel"/>
    <w:tmpl w:val="F68033AC"/>
    <w:lvl w:ilvl="0" w:tplc="1CBA8B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5A"/>
    <w:rsid w:val="00007B96"/>
    <w:rsid w:val="000A2EB6"/>
    <w:rsid w:val="001659F0"/>
    <w:rsid w:val="00256F79"/>
    <w:rsid w:val="002602BB"/>
    <w:rsid w:val="002D02F7"/>
    <w:rsid w:val="002E185E"/>
    <w:rsid w:val="003326FB"/>
    <w:rsid w:val="003427A0"/>
    <w:rsid w:val="00370844"/>
    <w:rsid w:val="00481127"/>
    <w:rsid w:val="0055442C"/>
    <w:rsid w:val="005B4969"/>
    <w:rsid w:val="006018F7"/>
    <w:rsid w:val="00640BA3"/>
    <w:rsid w:val="00715E5D"/>
    <w:rsid w:val="00721D63"/>
    <w:rsid w:val="007B6145"/>
    <w:rsid w:val="008474DC"/>
    <w:rsid w:val="00A452FF"/>
    <w:rsid w:val="00A92335"/>
    <w:rsid w:val="00AC3943"/>
    <w:rsid w:val="00B03AD3"/>
    <w:rsid w:val="00B15B44"/>
    <w:rsid w:val="00B4205A"/>
    <w:rsid w:val="00BF2A11"/>
    <w:rsid w:val="00C61CEB"/>
    <w:rsid w:val="00CE60CD"/>
    <w:rsid w:val="00CF2403"/>
    <w:rsid w:val="00D67904"/>
    <w:rsid w:val="00D75B83"/>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TAMainText"/>
    <w:qFormat/>
    <w:rsid w:val="00B4205A"/>
    <w:pPr>
      <w:spacing w:after="0" w:line="480" w:lineRule="auto"/>
      <w:jc w:val="both"/>
    </w:pPr>
    <w:rPr>
      <w:rFonts w:ascii="Times" w:eastAsia="Times New Roman" w:hAnsi="Times" w:cs="Times New Roman"/>
      <w:sz w:val="24"/>
      <w:szCs w:val="20"/>
    </w:rPr>
  </w:style>
  <w:style w:type="paragraph" w:styleId="Heading1">
    <w:name w:val="heading 1"/>
    <w:basedOn w:val="TAMainText"/>
    <w:next w:val="Normal"/>
    <w:link w:val="Heading1Char"/>
    <w:qFormat/>
    <w:rsid w:val="00B4205A"/>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B4205A"/>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205A"/>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B4205A"/>
    <w:rPr>
      <w:rFonts w:ascii="Times New Roman" w:eastAsiaTheme="majorEastAsia" w:hAnsi="Times New Roman" w:cstheme="majorBidi"/>
      <w:b/>
      <w:bCs/>
      <w:sz w:val="26"/>
      <w:szCs w:val="26"/>
    </w:rPr>
  </w:style>
  <w:style w:type="paragraph" w:customStyle="1" w:styleId="TAMainText">
    <w:name w:val="TA_Main_Text"/>
    <w:basedOn w:val="Normal"/>
    <w:rsid w:val="00B4205A"/>
    <w:pPr>
      <w:ind w:firstLine="202"/>
    </w:pPr>
  </w:style>
  <w:style w:type="paragraph" w:styleId="BalloonText">
    <w:name w:val="Balloon Text"/>
    <w:basedOn w:val="Normal"/>
    <w:link w:val="BalloonTextChar"/>
    <w:uiPriority w:val="99"/>
    <w:semiHidden/>
    <w:unhideWhenUsed/>
    <w:rsid w:val="00B420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05A"/>
    <w:rPr>
      <w:rFonts w:ascii="Tahoma" w:eastAsia="Times New Roman" w:hAnsi="Tahoma" w:cs="Tahoma"/>
      <w:sz w:val="16"/>
      <w:szCs w:val="16"/>
    </w:rPr>
  </w:style>
  <w:style w:type="paragraph" w:styleId="NormalWeb">
    <w:name w:val="Normal (Web)"/>
    <w:basedOn w:val="Normal"/>
    <w:uiPriority w:val="99"/>
    <w:unhideWhenUsed/>
    <w:rsid w:val="00B4205A"/>
    <w:pPr>
      <w:spacing w:before="100" w:beforeAutospacing="1" w:after="100" w:afterAutospacing="1" w:line="240" w:lineRule="auto"/>
      <w:jc w:val="left"/>
    </w:pPr>
    <w:rPr>
      <w:rFonts w:ascii="Times New Roman" w:eastAsiaTheme="minorEastAsia" w:hAnsi="Times New Roman"/>
      <w:szCs w:val="24"/>
    </w:rPr>
  </w:style>
  <w:style w:type="paragraph" w:styleId="FootnoteText">
    <w:name w:val="footnote text"/>
    <w:basedOn w:val="Normal"/>
    <w:next w:val="Normal"/>
    <w:link w:val="FootnoteTextChar"/>
    <w:semiHidden/>
    <w:rsid w:val="0055442C"/>
  </w:style>
  <w:style w:type="character" w:customStyle="1" w:styleId="FootnoteTextChar">
    <w:name w:val="Footnote Text Char"/>
    <w:basedOn w:val="DefaultParagraphFont"/>
    <w:link w:val="FootnoteText"/>
    <w:semiHidden/>
    <w:rsid w:val="0055442C"/>
    <w:rPr>
      <w:rFonts w:ascii="Times" w:eastAsia="Times New Roman" w:hAnsi="Times" w:cs="Times New Roman"/>
      <w:sz w:val="24"/>
      <w:szCs w:val="20"/>
    </w:rPr>
  </w:style>
  <w:style w:type="paragraph" w:styleId="ListParagraph">
    <w:name w:val="List Paragraph"/>
    <w:basedOn w:val="Normal"/>
    <w:uiPriority w:val="34"/>
    <w:qFormat/>
    <w:rsid w:val="0055442C"/>
    <w:pPr>
      <w:ind w:left="720"/>
      <w:contextualSpacing/>
    </w:pPr>
  </w:style>
  <w:style w:type="character" w:styleId="Hyperlink">
    <w:name w:val="Hyperlink"/>
    <w:rsid w:val="00721D63"/>
    <w:rPr>
      <w:color w:val="0000FF"/>
      <w:u w:val="single"/>
    </w:rPr>
  </w:style>
  <w:style w:type="character" w:styleId="CommentReference">
    <w:name w:val="annotation reference"/>
    <w:basedOn w:val="DefaultParagraphFont"/>
    <w:uiPriority w:val="99"/>
    <w:semiHidden/>
    <w:unhideWhenUsed/>
    <w:rsid w:val="00721D63"/>
    <w:rPr>
      <w:sz w:val="16"/>
      <w:szCs w:val="16"/>
    </w:rPr>
  </w:style>
  <w:style w:type="paragraph" w:styleId="CommentText">
    <w:name w:val="annotation text"/>
    <w:basedOn w:val="Normal"/>
    <w:link w:val="CommentTextChar"/>
    <w:uiPriority w:val="99"/>
    <w:semiHidden/>
    <w:unhideWhenUsed/>
    <w:rsid w:val="00721D63"/>
    <w:pPr>
      <w:spacing w:line="240" w:lineRule="auto"/>
    </w:pPr>
    <w:rPr>
      <w:sz w:val="20"/>
    </w:rPr>
  </w:style>
  <w:style w:type="character" w:customStyle="1" w:styleId="CommentTextChar">
    <w:name w:val="Comment Text Char"/>
    <w:basedOn w:val="DefaultParagraphFont"/>
    <w:link w:val="CommentText"/>
    <w:uiPriority w:val="99"/>
    <w:semiHidden/>
    <w:rsid w:val="00721D63"/>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721D63"/>
    <w:rPr>
      <w:b/>
      <w:bCs/>
    </w:rPr>
  </w:style>
  <w:style w:type="character" w:customStyle="1" w:styleId="CommentSubjectChar">
    <w:name w:val="Comment Subject Char"/>
    <w:basedOn w:val="CommentTextChar"/>
    <w:link w:val="CommentSubject"/>
    <w:uiPriority w:val="99"/>
    <w:semiHidden/>
    <w:rsid w:val="00721D63"/>
    <w:rPr>
      <w:rFonts w:ascii="Times" w:eastAsia="Times New Roman" w:hAnsi="Time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TAMainText"/>
    <w:qFormat/>
    <w:rsid w:val="00B4205A"/>
    <w:pPr>
      <w:spacing w:after="0" w:line="480" w:lineRule="auto"/>
      <w:jc w:val="both"/>
    </w:pPr>
    <w:rPr>
      <w:rFonts w:ascii="Times" w:eastAsia="Times New Roman" w:hAnsi="Times" w:cs="Times New Roman"/>
      <w:sz w:val="24"/>
      <w:szCs w:val="20"/>
    </w:rPr>
  </w:style>
  <w:style w:type="paragraph" w:styleId="Heading1">
    <w:name w:val="heading 1"/>
    <w:basedOn w:val="TAMainText"/>
    <w:next w:val="Normal"/>
    <w:link w:val="Heading1Char"/>
    <w:qFormat/>
    <w:rsid w:val="00B4205A"/>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B4205A"/>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205A"/>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B4205A"/>
    <w:rPr>
      <w:rFonts w:ascii="Times New Roman" w:eastAsiaTheme="majorEastAsia" w:hAnsi="Times New Roman" w:cstheme="majorBidi"/>
      <w:b/>
      <w:bCs/>
      <w:sz w:val="26"/>
      <w:szCs w:val="26"/>
    </w:rPr>
  </w:style>
  <w:style w:type="paragraph" w:customStyle="1" w:styleId="TAMainText">
    <w:name w:val="TA_Main_Text"/>
    <w:basedOn w:val="Normal"/>
    <w:rsid w:val="00B4205A"/>
    <w:pPr>
      <w:ind w:firstLine="202"/>
    </w:pPr>
  </w:style>
  <w:style w:type="paragraph" w:styleId="BalloonText">
    <w:name w:val="Balloon Text"/>
    <w:basedOn w:val="Normal"/>
    <w:link w:val="BalloonTextChar"/>
    <w:uiPriority w:val="99"/>
    <w:semiHidden/>
    <w:unhideWhenUsed/>
    <w:rsid w:val="00B420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05A"/>
    <w:rPr>
      <w:rFonts w:ascii="Tahoma" w:eastAsia="Times New Roman" w:hAnsi="Tahoma" w:cs="Tahoma"/>
      <w:sz w:val="16"/>
      <w:szCs w:val="16"/>
    </w:rPr>
  </w:style>
  <w:style w:type="paragraph" w:styleId="NormalWeb">
    <w:name w:val="Normal (Web)"/>
    <w:basedOn w:val="Normal"/>
    <w:uiPriority w:val="99"/>
    <w:unhideWhenUsed/>
    <w:rsid w:val="00B4205A"/>
    <w:pPr>
      <w:spacing w:before="100" w:beforeAutospacing="1" w:after="100" w:afterAutospacing="1" w:line="240" w:lineRule="auto"/>
      <w:jc w:val="left"/>
    </w:pPr>
    <w:rPr>
      <w:rFonts w:ascii="Times New Roman" w:eastAsiaTheme="minorEastAsia" w:hAnsi="Times New Roman"/>
      <w:szCs w:val="24"/>
    </w:rPr>
  </w:style>
  <w:style w:type="paragraph" w:styleId="FootnoteText">
    <w:name w:val="footnote text"/>
    <w:basedOn w:val="Normal"/>
    <w:next w:val="Normal"/>
    <w:link w:val="FootnoteTextChar"/>
    <w:semiHidden/>
    <w:rsid w:val="0055442C"/>
  </w:style>
  <w:style w:type="character" w:customStyle="1" w:styleId="FootnoteTextChar">
    <w:name w:val="Footnote Text Char"/>
    <w:basedOn w:val="DefaultParagraphFont"/>
    <w:link w:val="FootnoteText"/>
    <w:semiHidden/>
    <w:rsid w:val="0055442C"/>
    <w:rPr>
      <w:rFonts w:ascii="Times" w:eastAsia="Times New Roman" w:hAnsi="Times" w:cs="Times New Roman"/>
      <w:sz w:val="24"/>
      <w:szCs w:val="20"/>
    </w:rPr>
  </w:style>
  <w:style w:type="paragraph" w:styleId="ListParagraph">
    <w:name w:val="List Paragraph"/>
    <w:basedOn w:val="Normal"/>
    <w:uiPriority w:val="34"/>
    <w:qFormat/>
    <w:rsid w:val="0055442C"/>
    <w:pPr>
      <w:ind w:left="720"/>
      <w:contextualSpacing/>
    </w:pPr>
  </w:style>
  <w:style w:type="character" w:styleId="Hyperlink">
    <w:name w:val="Hyperlink"/>
    <w:rsid w:val="00721D63"/>
    <w:rPr>
      <w:color w:val="0000FF"/>
      <w:u w:val="single"/>
    </w:rPr>
  </w:style>
  <w:style w:type="character" w:styleId="CommentReference">
    <w:name w:val="annotation reference"/>
    <w:basedOn w:val="DefaultParagraphFont"/>
    <w:uiPriority w:val="99"/>
    <w:semiHidden/>
    <w:unhideWhenUsed/>
    <w:rsid w:val="00721D63"/>
    <w:rPr>
      <w:sz w:val="16"/>
      <w:szCs w:val="16"/>
    </w:rPr>
  </w:style>
  <w:style w:type="paragraph" w:styleId="CommentText">
    <w:name w:val="annotation text"/>
    <w:basedOn w:val="Normal"/>
    <w:link w:val="CommentTextChar"/>
    <w:uiPriority w:val="99"/>
    <w:semiHidden/>
    <w:unhideWhenUsed/>
    <w:rsid w:val="00721D63"/>
    <w:pPr>
      <w:spacing w:line="240" w:lineRule="auto"/>
    </w:pPr>
    <w:rPr>
      <w:sz w:val="20"/>
    </w:rPr>
  </w:style>
  <w:style w:type="character" w:customStyle="1" w:styleId="CommentTextChar">
    <w:name w:val="Comment Text Char"/>
    <w:basedOn w:val="DefaultParagraphFont"/>
    <w:link w:val="CommentText"/>
    <w:uiPriority w:val="99"/>
    <w:semiHidden/>
    <w:rsid w:val="00721D63"/>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721D63"/>
    <w:rPr>
      <w:b/>
      <w:bCs/>
    </w:rPr>
  </w:style>
  <w:style w:type="character" w:customStyle="1" w:styleId="CommentSubjectChar">
    <w:name w:val="Comment Subject Char"/>
    <w:basedOn w:val="CommentTextChar"/>
    <w:link w:val="CommentSubject"/>
    <w:uiPriority w:val="99"/>
    <w:semiHidden/>
    <w:rsid w:val="00721D63"/>
    <w:rPr>
      <w:rFonts w:ascii="Times" w:eastAsia="Times New Roman" w:hAnsi="Time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495146">
      <w:bodyDiv w:val="1"/>
      <w:marLeft w:val="0"/>
      <w:marRight w:val="0"/>
      <w:marTop w:val="0"/>
      <w:marBottom w:val="0"/>
      <w:divBdr>
        <w:top w:val="none" w:sz="0" w:space="0" w:color="auto"/>
        <w:left w:val="none" w:sz="0" w:space="0" w:color="auto"/>
        <w:bottom w:val="none" w:sz="0" w:space="0" w:color="auto"/>
        <w:right w:val="none" w:sz="0" w:space="0" w:color="auto"/>
      </w:divBdr>
      <w:divsChild>
        <w:div w:id="1651710906">
          <w:marLeft w:val="0"/>
          <w:marRight w:val="0"/>
          <w:marTop w:val="0"/>
          <w:marBottom w:val="0"/>
          <w:divBdr>
            <w:top w:val="none" w:sz="0" w:space="0" w:color="auto"/>
            <w:left w:val="none" w:sz="0" w:space="0" w:color="auto"/>
            <w:bottom w:val="none" w:sz="0" w:space="0" w:color="auto"/>
            <w:right w:val="none" w:sz="0" w:space="0" w:color="auto"/>
          </w:divBdr>
          <w:divsChild>
            <w:div w:id="1188519285">
              <w:marLeft w:val="0"/>
              <w:marRight w:val="0"/>
              <w:marTop w:val="0"/>
              <w:marBottom w:val="0"/>
              <w:divBdr>
                <w:top w:val="none" w:sz="0" w:space="0" w:color="auto"/>
                <w:left w:val="none" w:sz="0" w:space="0" w:color="auto"/>
                <w:bottom w:val="none" w:sz="0" w:space="0" w:color="auto"/>
                <w:right w:val="none" w:sz="0" w:space="0" w:color="auto"/>
              </w:divBdr>
              <w:divsChild>
                <w:div w:id="984428586">
                  <w:marLeft w:val="0"/>
                  <w:marRight w:val="0"/>
                  <w:marTop w:val="0"/>
                  <w:marBottom w:val="0"/>
                  <w:divBdr>
                    <w:top w:val="none" w:sz="0" w:space="0" w:color="auto"/>
                    <w:left w:val="none" w:sz="0" w:space="0" w:color="auto"/>
                    <w:bottom w:val="none" w:sz="0" w:space="0" w:color="auto"/>
                    <w:right w:val="none" w:sz="0" w:space="0" w:color="auto"/>
                  </w:divBdr>
                  <w:divsChild>
                    <w:div w:id="860701020">
                      <w:marLeft w:val="0"/>
                      <w:marRight w:val="0"/>
                      <w:marTop w:val="0"/>
                      <w:marBottom w:val="0"/>
                      <w:divBdr>
                        <w:top w:val="none" w:sz="0" w:space="0" w:color="auto"/>
                        <w:left w:val="none" w:sz="0" w:space="0" w:color="auto"/>
                        <w:bottom w:val="none" w:sz="0" w:space="0" w:color="auto"/>
                        <w:right w:val="none" w:sz="0" w:space="0" w:color="auto"/>
                      </w:divBdr>
                      <w:divsChild>
                        <w:div w:id="218321807">
                          <w:marLeft w:val="0"/>
                          <w:marRight w:val="0"/>
                          <w:marTop w:val="0"/>
                          <w:marBottom w:val="0"/>
                          <w:divBdr>
                            <w:top w:val="none" w:sz="0" w:space="0" w:color="auto"/>
                            <w:left w:val="none" w:sz="0" w:space="0" w:color="auto"/>
                            <w:bottom w:val="none" w:sz="0" w:space="0" w:color="auto"/>
                            <w:right w:val="none" w:sz="0" w:space="0" w:color="auto"/>
                          </w:divBdr>
                          <w:divsChild>
                            <w:div w:id="1550337494">
                              <w:marLeft w:val="0"/>
                              <w:marRight w:val="0"/>
                              <w:marTop w:val="0"/>
                              <w:marBottom w:val="0"/>
                              <w:divBdr>
                                <w:top w:val="none" w:sz="0" w:space="0" w:color="auto"/>
                                <w:left w:val="none" w:sz="0" w:space="0" w:color="auto"/>
                                <w:bottom w:val="none" w:sz="0" w:space="0" w:color="auto"/>
                                <w:right w:val="none" w:sz="0" w:space="0" w:color="auto"/>
                              </w:divBdr>
                              <w:divsChild>
                                <w:div w:id="1988588312">
                                  <w:marLeft w:val="0"/>
                                  <w:marRight w:val="0"/>
                                  <w:marTop w:val="0"/>
                                  <w:marBottom w:val="0"/>
                                  <w:divBdr>
                                    <w:top w:val="none" w:sz="0" w:space="0" w:color="auto"/>
                                    <w:left w:val="none" w:sz="0" w:space="0" w:color="auto"/>
                                    <w:bottom w:val="none" w:sz="0" w:space="0" w:color="auto"/>
                                    <w:right w:val="none" w:sz="0" w:space="0" w:color="auto"/>
                                  </w:divBdr>
                                  <w:divsChild>
                                    <w:div w:id="1894999981">
                                      <w:marLeft w:val="0"/>
                                      <w:marRight w:val="0"/>
                                      <w:marTop w:val="0"/>
                                      <w:marBottom w:val="0"/>
                                      <w:divBdr>
                                        <w:top w:val="none" w:sz="0" w:space="0" w:color="auto"/>
                                        <w:left w:val="none" w:sz="0" w:space="0" w:color="auto"/>
                                        <w:bottom w:val="none" w:sz="0" w:space="0" w:color="auto"/>
                                        <w:right w:val="none" w:sz="0" w:space="0" w:color="auto"/>
                                      </w:divBdr>
                                      <w:divsChild>
                                        <w:div w:id="483470776">
                                          <w:marLeft w:val="0"/>
                                          <w:marRight w:val="0"/>
                                          <w:marTop w:val="0"/>
                                          <w:marBottom w:val="0"/>
                                          <w:divBdr>
                                            <w:top w:val="none" w:sz="0" w:space="0" w:color="auto"/>
                                            <w:left w:val="none" w:sz="0" w:space="0" w:color="auto"/>
                                            <w:bottom w:val="none" w:sz="0" w:space="0" w:color="auto"/>
                                            <w:right w:val="none" w:sz="0" w:space="0" w:color="auto"/>
                                          </w:divBdr>
                                          <w:divsChild>
                                            <w:div w:id="820779142">
                                              <w:marLeft w:val="0"/>
                                              <w:marRight w:val="0"/>
                                              <w:marTop w:val="0"/>
                                              <w:marBottom w:val="0"/>
                                              <w:divBdr>
                                                <w:top w:val="none" w:sz="0" w:space="0" w:color="auto"/>
                                                <w:left w:val="none" w:sz="0" w:space="0" w:color="auto"/>
                                                <w:bottom w:val="none" w:sz="0" w:space="0" w:color="auto"/>
                                                <w:right w:val="none" w:sz="0" w:space="0" w:color="auto"/>
                                              </w:divBdr>
                                              <w:divsChild>
                                                <w:div w:id="705251491">
                                                  <w:marLeft w:val="0"/>
                                                  <w:marRight w:val="0"/>
                                                  <w:marTop w:val="0"/>
                                                  <w:marBottom w:val="0"/>
                                                  <w:divBdr>
                                                    <w:top w:val="none" w:sz="0" w:space="0" w:color="auto"/>
                                                    <w:left w:val="none" w:sz="0" w:space="0" w:color="auto"/>
                                                    <w:bottom w:val="none" w:sz="0" w:space="0" w:color="auto"/>
                                                    <w:right w:val="none" w:sz="0" w:space="0" w:color="auto"/>
                                                  </w:divBdr>
                                                  <w:divsChild>
                                                    <w:div w:id="198994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2324598">
      <w:bodyDiv w:val="1"/>
      <w:marLeft w:val="0"/>
      <w:marRight w:val="0"/>
      <w:marTop w:val="0"/>
      <w:marBottom w:val="0"/>
      <w:divBdr>
        <w:top w:val="none" w:sz="0" w:space="0" w:color="auto"/>
        <w:left w:val="none" w:sz="0" w:space="0" w:color="auto"/>
        <w:bottom w:val="none" w:sz="0" w:space="0" w:color="auto"/>
        <w:right w:val="none" w:sz="0" w:space="0" w:color="auto"/>
      </w:divBdr>
    </w:div>
    <w:div w:id="1345594447">
      <w:bodyDiv w:val="1"/>
      <w:marLeft w:val="0"/>
      <w:marRight w:val="0"/>
      <w:marTop w:val="0"/>
      <w:marBottom w:val="0"/>
      <w:divBdr>
        <w:top w:val="none" w:sz="0" w:space="0" w:color="auto"/>
        <w:left w:val="none" w:sz="0" w:space="0" w:color="auto"/>
        <w:bottom w:val="none" w:sz="0" w:space="0" w:color="auto"/>
        <w:right w:val="none" w:sz="0" w:space="0" w:color="auto"/>
      </w:divBdr>
    </w:div>
    <w:div w:id="1501963117">
      <w:bodyDiv w:val="1"/>
      <w:marLeft w:val="0"/>
      <w:marRight w:val="0"/>
      <w:marTop w:val="0"/>
      <w:marBottom w:val="0"/>
      <w:divBdr>
        <w:top w:val="none" w:sz="0" w:space="0" w:color="auto"/>
        <w:left w:val="none" w:sz="0" w:space="0" w:color="auto"/>
        <w:bottom w:val="none" w:sz="0" w:space="0" w:color="auto"/>
        <w:right w:val="none" w:sz="0" w:space="0" w:color="auto"/>
      </w:divBdr>
    </w:div>
    <w:div w:id="1606573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87DA4-EB04-475E-AE5E-772C89739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7</Pages>
  <Words>8508</Words>
  <Characters>48497</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thals</dc:creator>
  <cp:lastModifiedBy>aguthals</cp:lastModifiedBy>
  <cp:revision>24</cp:revision>
  <cp:lastPrinted>2013-02-21T21:55:00Z</cp:lastPrinted>
  <dcterms:created xsi:type="dcterms:W3CDTF">2012-07-19T23:29:00Z</dcterms:created>
  <dcterms:modified xsi:type="dcterms:W3CDTF">2013-02-22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guthals@gmail.com@www.mendeley.com</vt:lpwstr>
  </property>
  <property fmtid="{D5CDD505-2E9C-101B-9397-08002B2CF9AE}" pid="4" name="Mendeley Citation Style_1">
    <vt:lpwstr>mcp2</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proteome-research</vt:lpwstr>
  </property>
  <property fmtid="{D5CDD505-2E9C-101B-9397-08002B2CF9AE}" pid="18" name="Mendeley Recent Style Name 6_1">
    <vt:lpwstr>Journal of Proteome Research</vt:lpwstr>
  </property>
  <property fmtid="{D5CDD505-2E9C-101B-9397-08002B2CF9AE}" pid="19" name="Mendeley Recent Style Id 7_1">
    <vt:lpwstr>http://www.zotero.org/styles/molecular-and-cellular-biology</vt:lpwstr>
  </property>
  <property fmtid="{D5CDD505-2E9C-101B-9397-08002B2CF9AE}" pid="20" name="Mendeley Recent Style Name 7_1">
    <vt:lpwstr>Molecular and Cellular Biology</vt:lpwstr>
  </property>
  <property fmtid="{D5CDD505-2E9C-101B-9397-08002B2CF9AE}" pid="21" name="Mendeley Recent Style Id 8_1">
    <vt:lpwstr>mcp</vt:lpwstr>
  </property>
  <property fmtid="{D5CDD505-2E9C-101B-9397-08002B2CF9AE}" pid="22" name="Mendeley Recent Style Name 8_1">
    <vt:lpwstr>Molecular and Cellular Proteomics</vt:lpwstr>
  </property>
  <property fmtid="{D5CDD505-2E9C-101B-9397-08002B2CF9AE}" pid="23" name="Mendeley Recent Style Id 9_1">
    <vt:lpwstr>mcp2</vt:lpwstr>
  </property>
  <property fmtid="{D5CDD505-2E9C-101B-9397-08002B2CF9AE}" pid="24" name="Mendeley Recent Style Name 9_1">
    <vt:lpwstr>Molecular and Cellular Proteomics (up numbers)</vt:lpwstr>
  </property>
</Properties>
</file>